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3617D9A8" w:rsidR="008C0A1F" w:rsidRPr="0041427C" w:rsidRDefault="00FC6F35" w:rsidP="00955078">
      <w:pPr>
        <w:spacing w:line="360" w:lineRule="auto"/>
        <w:rPr>
          <w:rStyle w:val="CommentReference"/>
          <w:rFonts w:cstheme="minorHAnsi"/>
          <w:sz w:val="24"/>
          <w:szCs w:val="24"/>
        </w:rPr>
      </w:pPr>
      <w:bookmarkStart w:id="0" w:name="_Hlk520654073"/>
      <w:bookmarkStart w:id="1" w:name="_Hlk514248579"/>
      <w:bookmarkEnd w:id="1"/>
      <w:commentRangeStart w:id="2"/>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w:t>
      </w:r>
      <w:r w:rsidR="009F0624">
        <w:rPr>
          <w:rFonts w:cstheme="minorHAnsi"/>
        </w:rPr>
        <w:t xml:space="preserve">Psychological Science </w:t>
      </w:r>
      <w:commentRangeEnd w:id="2"/>
      <w:r w:rsidR="00211419">
        <w:rPr>
          <w:rStyle w:val="CommentReference"/>
        </w:rPr>
        <w:commentReference w:id="2"/>
      </w:r>
    </w:p>
    <w:p w14:paraId="5B809EB8" w14:textId="166EC29A" w:rsidR="009C6394" w:rsidRPr="00BF1B43" w:rsidRDefault="008C46FF" w:rsidP="00BF1B43">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41C7B4FC" w:rsidR="00DE4153" w:rsidRDefault="003C20BE" w:rsidP="00DE4153">
      <w:pPr>
        <w:spacing w:line="360" w:lineRule="auto"/>
        <w:ind w:firstLine="720"/>
        <w:rPr>
          <w:lang w:val="en-AU"/>
        </w:rPr>
      </w:pPr>
      <w:commentRangeStart w:id="3"/>
      <w:r>
        <w:rPr>
          <w:rStyle w:val="CommentReference"/>
          <w:rFonts w:cstheme="minorHAnsi"/>
          <w:sz w:val="24"/>
          <w:szCs w:val="24"/>
        </w:rPr>
        <w:t>Statistical</w:t>
      </w:r>
      <w:commentRangeEnd w:id="3"/>
      <w:r w:rsidR="005E0625">
        <w:rPr>
          <w:rStyle w:val="CommentReference"/>
        </w:rPr>
        <w:commentReference w:id="3"/>
      </w:r>
      <w:r>
        <w:rPr>
          <w:rStyle w:val="CommentReference"/>
          <w:rFonts w:cstheme="minorHAnsi"/>
          <w:sz w:val="24"/>
          <w:szCs w:val="24"/>
        </w:rPr>
        <w:t xml:space="preserve">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xml:space="preserve">. This means </w:t>
      </w:r>
      <w:del w:id="4" w:author="Fiona Fidler" w:date="2018-11-20T15:01:00Z">
        <w:r w:rsidR="00BB20C7" w:rsidDel="005E0625">
          <w:rPr>
            <w:rStyle w:val="CommentReference"/>
            <w:rFonts w:cstheme="minorHAnsi"/>
            <w:sz w:val="24"/>
            <w:szCs w:val="24"/>
          </w:rPr>
          <w:delText xml:space="preserve">that </w:delText>
        </w:r>
      </w:del>
      <w:r w:rsidR="00BB20C7">
        <w:rPr>
          <w:rStyle w:val="CommentReference"/>
          <w:rFonts w:cstheme="minorHAnsi"/>
          <w:sz w:val="24"/>
          <w:szCs w:val="24"/>
        </w:rPr>
        <w:t>5</w:t>
      </w:r>
      <w:r w:rsidR="00CD6C82">
        <w:rPr>
          <w:rStyle w:val="CommentReference"/>
          <w:rFonts w:cstheme="minorHAnsi"/>
          <w:sz w:val="24"/>
          <w:szCs w:val="24"/>
        </w:rPr>
        <w:t>2</w:t>
      </w:r>
      <w:r w:rsidR="00BB20C7">
        <w:rPr>
          <w:rStyle w:val="CommentReference"/>
          <w:rFonts w:cstheme="minorHAnsi"/>
          <w:sz w:val="24"/>
          <w:szCs w:val="24"/>
        </w:rPr>
        <w:t>% of the article</w:t>
      </w:r>
      <w:ins w:id="5" w:author="Fiona Fidler" w:date="2018-11-20T15:01:00Z">
        <w:r w:rsidR="005E0625">
          <w:rPr>
            <w:rStyle w:val="CommentReference"/>
            <w:rFonts w:cstheme="minorHAnsi"/>
            <w:sz w:val="24"/>
            <w:szCs w:val="24"/>
          </w:rPr>
          <w:t>s</w:t>
        </w:r>
      </w:ins>
      <w:r w:rsidR="00BB20C7">
        <w:rPr>
          <w:rStyle w:val="CommentReference"/>
          <w:rFonts w:cstheme="minorHAnsi"/>
          <w:sz w:val="24"/>
          <w:szCs w:val="24"/>
        </w:rPr>
        <w:t xml:space="preserve"> published in the journal should have failed to reach statistical significance due to sampling variability alone</w:t>
      </w:r>
      <w:ins w:id="6" w:author="Fiona Fidler" w:date="2018-11-20T15:01:00Z">
        <w:r w:rsidR="005E0625">
          <w:rPr>
            <w:rStyle w:val="CommentReference"/>
            <w:rFonts w:cstheme="minorHAnsi"/>
            <w:sz w:val="24"/>
            <w:szCs w:val="24"/>
          </w:rPr>
          <w:t>,</w:t>
        </w:r>
      </w:ins>
      <w:r w:rsidR="00BB20C7">
        <w:rPr>
          <w:rStyle w:val="CommentReference"/>
          <w:rFonts w:cstheme="minorHAnsi"/>
          <w:sz w:val="24"/>
          <w:szCs w:val="24"/>
        </w:rPr>
        <w:t xml:space="preserve"> if they were studying a ‘medium’ effect. Cohen used </w:t>
      </w:r>
      <w:commentRangeStart w:id="7"/>
      <w:r w:rsidR="00BB20C7">
        <w:rPr>
          <w:rStyle w:val="CommentReference"/>
          <w:rFonts w:cstheme="minorHAnsi"/>
          <w:sz w:val="24"/>
          <w:szCs w:val="24"/>
        </w:rPr>
        <w:t xml:space="preserve">this fact </w:t>
      </w:r>
      <w:commentRangeEnd w:id="7"/>
      <w:r w:rsidR="005E0625">
        <w:rPr>
          <w:rStyle w:val="CommentReference"/>
        </w:rPr>
        <w:commentReference w:id="7"/>
      </w:r>
      <w:r w:rsidR="00BB20C7">
        <w:rPr>
          <w:rStyle w:val="CommentReference"/>
          <w:rFonts w:cstheme="minorHAnsi"/>
          <w:sz w:val="24"/>
          <w:szCs w:val="24"/>
        </w:rPr>
        <w:t xml:space="preserve">to </w:t>
      </w:r>
      <w:commentRangeStart w:id="8"/>
      <w:r w:rsidR="00BB20C7">
        <w:rPr>
          <w:rStyle w:val="CommentReference"/>
          <w:rFonts w:cstheme="minorHAnsi"/>
          <w:sz w:val="24"/>
          <w:szCs w:val="24"/>
        </w:rPr>
        <w:t>begin to argue for reform in the way that psychology research is performed and reported.</w:t>
      </w:r>
      <w:commentRangeEnd w:id="8"/>
      <w:r w:rsidR="005E0625">
        <w:rPr>
          <w:rStyle w:val="CommentReference"/>
        </w:rPr>
        <w:commentReference w:id="8"/>
      </w:r>
      <w:r w:rsidR="00647812">
        <w:rPr>
          <w:rStyle w:val="CommentReference"/>
          <w:rFonts w:cstheme="minorHAnsi"/>
          <w:sz w:val="24"/>
          <w:szCs w:val="24"/>
        </w:rPr>
        <w:t xml:space="preserve"> </w:t>
      </w:r>
      <w:commentRangeStart w:id="9"/>
      <w:r w:rsidR="00647812">
        <w:rPr>
          <w:rStyle w:val="CommentReference"/>
          <w:rFonts w:cstheme="minorHAnsi"/>
          <w:sz w:val="24"/>
          <w:szCs w:val="24"/>
        </w:rPr>
        <w:t>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w:t>
      </w:r>
      <w:commentRangeEnd w:id="9"/>
      <w:r w:rsidR="005E0625">
        <w:rPr>
          <w:rStyle w:val="CommentReference"/>
        </w:rPr>
        <w:commentReference w:id="9"/>
      </w:r>
      <w:r w:rsidR="00DE4153">
        <w:rPr>
          <w:rStyle w:val="CommentReference"/>
          <w:rFonts w:cstheme="minorHAnsi"/>
          <w:sz w:val="24"/>
          <w:szCs w:val="24"/>
        </w:rPr>
        <w:t xml:space="preserve">However in recent years underpowered research </w:t>
      </w:r>
      <w:commentRangeStart w:id="10"/>
      <w:r w:rsidR="00DE4153">
        <w:rPr>
          <w:rStyle w:val="CommentReference"/>
          <w:rFonts w:cstheme="minorHAnsi"/>
          <w:sz w:val="24"/>
          <w:szCs w:val="24"/>
        </w:rPr>
        <w:t>has been</w:t>
      </w:r>
      <w:commentRangeEnd w:id="10"/>
      <w:r w:rsidR="00100D1E">
        <w:rPr>
          <w:rStyle w:val="CommentReference"/>
        </w:rPr>
        <w:commentReference w:id="10"/>
      </w:r>
      <w:r w:rsidR="00DE4153">
        <w:rPr>
          <w:rStyle w:val="CommentReference"/>
          <w:rFonts w:cstheme="minorHAnsi"/>
          <w:sz w:val="24"/>
          <w:szCs w:val="24"/>
        </w:rPr>
        <w:t xml:space="preserve">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ins w:id="11" w:author="Fiona Fidler" w:date="2018-11-06T14:21:00Z">
        <w:r w:rsidR="00100D1E">
          <w:rPr>
            <w:rStyle w:val="CommentReference"/>
            <w:rFonts w:cstheme="minorHAnsi"/>
            <w:sz w:val="24"/>
            <w:szCs w:val="24"/>
          </w:rPr>
          <w:t xml:space="preserve">. </w:t>
        </w:r>
      </w:ins>
      <w:del w:id="12" w:author="Fiona Fidler" w:date="2018-11-06T14:21:00Z">
        <w:r w:rsidR="00647812" w:rsidDel="00100D1E">
          <w:rPr>
            <w:rStyle w:val="CommentReference"/>
            <w:rFonts w:cstheme="minorHAnsi"/>
            <w:sz w:val="24"/>
            <w:szCs w:val="24"/>
          </w:rPr>
          <w:delText>, as i</w:delText>
        </w:r>
      </w:del>
      <w:ins w:id="13" w:author="Fiona Fidler" w:date="2018-11-06T14:21:00Z">
        <w:r w:rsidR="00100D1E">
          <w:rPr>
            <w:rStyle w:val="CommentReference"/>
            <w:rFonts w:cstheme="minorHAnsi"/>
            <w:sz w:val="24"/>
            <w:szCs w:val="24"/>
          </w:rPr>
          <w:t>I</w:t>
        </w:r>
      </w:ins>
      <w:r w:rsidR="00DE4153">
        <w:rPr>
          <w:rStyle w:val="CommentReference"/>
          <w:rFonts w:cstheme="minorHAnsi"/>
          <w:sz w:val="24"/>
          <w:szCs w:val="24"/>
        </w:rPr>
        <w:t>n the presence of publication and reporting biases</w:t>
      </w:r>
      <w:ins w:id="14" w:author="Fiona Fidler" w:date="2018-11-06T14:21:00Z">
        <w:r w:rsidR="005A5B53">
          <w:rPr>
            <w:rStyle w:val="CommentReference"/>
            <w:rFonts w:cstheme="minorHAnsi"/>
            <w:sz w:val="24"/>
            <w:szCs w:val="24"/>
          </w:rPr>
          <w:t>,</w:t>
        </w:r>
      </w:ins>
      <w:r w:rsidR="00DE4153" w:rsidRPr="00DE4153">
        <w:rPr>
          <w:rStyle w:val="CommentReference"/>
          <w:rFonts w:cstheme="minorHAnsi"/>
          <w:b/>
          <w:sz w:val="24"/>
          <w:szCs w:val="24"/>
        </w:rPr>
        <w:t xml:space="preserve"> </w:t>
      </w:r>
      <w:commentRangeStart w:id="15"/>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w:t>
      </w:r>
      <w:commentRangeEnd w:id="15"/>
      <w:r w:rsidR="005E0625">
        <w:rPr>
          <w:rStyle w:val="CommentReference"/>
        </w:rPr>
        <w:commentReference w:id="15"/>
      </w:r>
      <w:r w:rsidR="00DE4153">
        <w:rPr>
          <w:rStyle w:val="CommentReference"/>
          <w:rFonts w:cstheme="minorHAnsi"/>
          <w:sz w:val="24"/>
          <w:szCs w:val="24"/>
        </w:rPr>
        <w:t xml:space="preserve">. Under </w:t>
      </w:r>
      <w:commentRangeStart w:id="16"/>
      <w:r w:rsidR="00DE4153">
        <w:rPr>
          <w:rStyle w:val="CommentReference"/>
          <w:rFonts w:cstheme="minorHAnsi"/>
          <w:sz w:val="24"/>
          <w:szCs w:val="24"/>
        </w:rPr>
        <w:t>publication bias</w:t>
      </w:r>
      <w:commentRangeEnd w:id="16"/>
      <w:r w:rsidR="005A5B53">
        <w:rPr>
          <w:rStyle w:val="CommentReference"/>
        </w:rPr>
        <w:commentReference w:id="16"/>
      </w:r>
      <w:r w:rsidR="00DE4153">
        <w:rPr>
          <w:rStyle w:val="CommentReference"/>
          <w:rFonts w:cstheme="minorHAnsi"/>
          <w:sz w:val="24"/>
          <w:szCs w:val="24"/>
        </w:rPr>
        <w:t xml:space="preserve">,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17"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17"/>
    </w:p>
    <w:p w14:paraId="1DC1E4F8" w14:textId="0ACD81E4"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commentRangeStart w:id="18"/>
      <w:r w:rsidR="00A526C1">
        <w:rPr>
          <w:rStyle w:val="CommentReference"/>
          <w:rFonts w:cstheme="minorHAnsi"/>
          <w:sz w:val="24"/>
          <w:szCs w:val="24"/>
        </w:rPr>
        <w:t>An important question is whether these efforts have caused any change in the statistical power of psychology research</w:t>
      </w:r>
      <w:commentRangeEnd w:id="18"/>
      <w:r w:rsidR="005E0625">
        <w:rPr>
          <w:rStyle w:val="CommentReference"/>
        </w:rPr>
        <w:commentReference w:id="18"/>
      </w:r>
      <w:r w:rsidR="00FE57D7">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A526C1">
        <w:rPr>
          <w:rStyle w:val="CommentReference"/>
          <w:rFonts w:cstheme="minorHAnsi"/>
          <w:sz w:val="24"/>
          <w:szCs w:val="24"/>
        </w:rPr>
        <w:t>.</w:t>
      </w:r>
      <w:r w:rsidR="00BF1B43">
        <w:rPr>
          <w:rStyle w:val="CommentReference"/>
          <w:rFonts w:cstheme="minorHAnsi"/>
          <w:sz w:val="24"/>
          <w:szCs w:val="24"/>
        </w:rPr>
        <w:t xml:space="preserve"> </w:t>
      </w:r>
      <w:commentRangeStart w:id="19"/>
      <w:r w:rsidR="00A26B58" w:rsidRPr="004422F7">
        <w:rPr>
          <w:rStyle w:val="CommentReference"/>
          <w:rFonts w:cstheme="minorHAnsi"/>
          <w:sz w:val="24"/>
          <w:szCs w:val="24"/>
        </w:rPr>
        <w:t xml:space="preserve">The current study examines </w:t>
      </w:r>
      <w:commentRangeEnd w:id="19"/>
      <w:r w:rsidR="005E0625">
        <w:rPr>
          <w:rStyle w:val="CommentReference"/>
        </w:rPr>
        <w:commentReference w:id="19"/>
      </w:r>
      <w:r w:rsidR="00A26B58" w:rsidRPr="004422F7">
        <w:rPr>
          <w:rStyle w:val="CommentReference"/>
          <w:rFonts w:cstheme="minorHAnsi"/>
          <w:sz w:val="24"/>
          <w:szCs w:val="24"/>
        </w:rPr>
        <w:t>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0FE9D875" w14:textId="77777777" w:rsidR="00D64E90" w:rsidRDefault="00A604CF" w:rsidP="00C23FCE">
      <w:pPr>
        <w:spacing w:line="360" w:lineRule="auto"/>
        <w:ind w:firstLine="720"/>
        <w:rPr>
          <w:ins w:id="20" w:author="Fiona Fidler" w:date="2018-11-20T15:12:00Z"/>
          <w:rStyle w:val="CommentReference"/>
          <w:rFonts w:cstheme="minorHAnsi"/>
          <w:sz w:val="24"/>
          <w:szCs w:val="24"/>
        </w:rPr>
      </w:pPr>
      <w:commentRangeStart w:id="21"/>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w:t>
      </w:r>
      <w:r w:rsidR="00DE4153">
        <w:rPr>
          <w:rStyle w:val="CommentReference"/>
          <w:rFonts w:cstheme="minorHAnsi"/>
          <w:sz w:val="24"/>
          <w:szCs w:val="24"/>
        </w:rPr>
        <w:lastRenderedPageBreak/>
        <w:t xml:space="preserve">analysis performance rates have increased over time. </w:t>
      </w:r>
      <w:commentRangeEnd w:id="21"/>
      <w:r w:rsidR="00D64E90">
        <w:rPr>
          <w:rStyle w:val="CommentReference"/>
        </w:rPr>
        <w:commentReference w:id="21"/>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p>
    <w:p w14:paraId="5F7E763F" w14:textId="7026F9DB" w:rsidR="00DE4153" w:rsidRPr="00EC2D93" w:rsidRDefault="00F33268" w:rsidP="00C23FCE">
      <w:pPr>
        <w:spacing w:line="360" w:lineRule="auto"/>
        <w:ind w:firstLine="720"/>
        <w:rPr>
          <w:rStyle w:val="CommentReference"/>
          <w:rFonts w:cstheme="minorHAnsi"/>
          <w:sz w:val="24"/>
          <w:szCs w:val="24"/>
        </w:rPr>
      </w:pPr>
      <w:commentRangeStart w:id="22"/>
      <w:commentRangeStart w:id="23"/>
      <w:r>
        <w:rPr>
          <w:rStyle w:val="CommentReference"/>
          <w:rFonts w:cstheme="minorHAnsi"/>
          <w:sz w:val="24"/>
          <w:szCs w:val="24"/>
        </w:rPr>
        <w:t>In</w:t>
      </w:r>
      <w:commentRangeEnd w:id="22"/>
      <w:r w:rsidR="00D64E90">
        <w:rPr>
          <w:rStyle w:val="CommentReference"/>
        </w:rPr>
        <w:commentReference w:id="22"/>
      </w:r>
      <w:r>
        <w:rPr>
          <w:rStyle w:val="CommentReference"/>
          <w:rFonts w:cstheme="minorHAnsi"/>
          <w:sz w:val="24"/>
          <w:szCs w:val="24"/>
        </w:rPr>
        <w:t xml:space="preserve"> order to </w:t>
      </w:r>
      <w:r w:rsidR="000868DF">
        <w:rPr>
          <w:rStyle w:val="CommentReference"/>
          <w:rFonts w:cstheme="minorHAnsi"/>
          <w:sz w:val="24"/>
          <w:szCs w:val="24"/>
        </w:rPr>
        <w:t>estimate</w:t>
      </w:r>
      <w:r>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00A604CF"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w:t>
      </w:r>
      <w:commentRangeEnd w:id="23"/>
      <w:r w:rsidR="00D64E90">
        <w:rPr>
          <w:rStyle w:val="CommentReference"/>
        </w:rPr>
        <w:commentReference w:id="23"/>
      </w:r>
      <w:r w:rsidR="00FD78E9" w:rsidRPr="004422F7">
        <w:rPr>
          <w:rStyle w:val="CommentReference"/>
          <w:rFonts w:cstheme="minorHAnsi"/>
          <w:sz w:val="24"/>
          <w:szCs w:val="24"/>
        </w:rPr>
        <w:t xml:space="preserve"> This allows for an assessment of</w:t>
      </w:r>
      <w:r w:rsidR="00A604CF" w:rsidRPr="004422F7">
        <w:rPr>
          <w:rStyle w:val="CommentReference"/>
          <w:rFonts w:cstheme="minorHAnsi"/>
          <w:sz w:val="24"/>
          <w:szCs w:val="24"/>
        </w:rPr>
        <w:t xml:space="preserve"> </w:t>
      </w:r>
      <w:commentRangeStart w:id="24"/>
      <w:r w:rsidR="00A604CF" w:rsidRPr="004422F7">
        <w:rPr>
          <w:rStyle w:val="CommentReference"/>
          <w:rFonts w:cstheme="minorHAnsi"/>
          <w:sz w:val="24"/>
          <w:szCs w:val="24"/>
        </w:rPr>
        <w:t>(</w:t>
      </w:r>
      <w:r w:rsidR="00AE16C5">
        <w:rPr>
          <w:rStyle w:val="CommentReference"/>
          <w:rFonts w:cstheme="minorHAnsi"/>
          <w:sz w:val="24"/>
          <w:szCs w:val="24"/>
        </w:rPr>
        <w:t>c</w:t>
      </w:r>
      <w:r w:rsidR="00A604CF" w:rsidRPr="004422F7">
        <w:rPr>
          <w:rStyle w:val="CommentReference"/>
          <w:rFonts w:cstheme="minorHAnsi"/>
          <w:sz w:val="24"/>
          <w:szCs w:val="24"/>
        </w:rPr>
        <w:t xml:space="preserve">) how </w:t>
      </w:r>
      <w:r w:rsidR="00373F6E" w:rsidRPr="004422F7">
        <w:rPr>
          <w:rStyle w:val="CommentReference"/>
          <w:rFonts w:cstheme="minorHAnsi"/>
          <w:sz w:val="24"/>
          <w:szCs w:val="24"/>
        </w:rPr>
        <w:t>common</w:t>
      </w:r>
      <w:r w:rsidR="00C73CAF">
        <w:rPr>
          <w:rStyle w:val="CommentReference"/>
          <w:rFonts w:cstheme="minorHAnsi"/>
          <w:sz w:val="24"/>
          <w:szCs w:val="24"/>
        </w:rPr>
        <w:t>ly</w:t>
      </w:r>
      <w:r w:rsidR="00373F6E" w:rsidRPr="004422F7">
        <w:rPr>
          <w:rStyle w:val="CommentReference"/>
          <w:rFonts w:cstheme="minorHAnsi"/>
          <w:sz w:val="24"/>
          <w:szCs w:val="24"/>
        </w:rPr>
        <w:t xml:space="preserve"> </w:t>
      </w:r>
      <w:r w:rsidR="00C73CAF">
        <w:rPr>
          <w:rStyle w:val="CommentReference"/>
          <w:rFonts w:cstheme="minorHAnsi"/>
          <w:sz w:val="24"/>
          <w:szCs w:val="24"/>
        </w:rPr>
        <w:t>is</w:t>
      </w:r>
      <w:r w:rsidR="00A604CF"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00A604CF" w:rsidRPr="004422F7">
        <w:rPr>
          <w:rStyle w:val="CommentReference"/>
          <w:rFonts w:cstheme="minorHAnsi"/>
          <w:sz w:val="24"/>
          <w:szCs w:val="24"/>
        </w:rPr>
        <w:t xml:space="preserve">power analysis </w:t>
      </w:r>
      <w:r w:rsidR="00BF52C3" w:rsidRPr="004422F7">
        <w:rPr>
          <w:rStyle w:val="CommentReference"/>
          <w:rFonts w:cstheme="minorHAnsi"/>
          <w:sz w:val="24"/>
          <w:szCs w:val="24"/>
        </w:rPr>
        <w:t xml:space="preserve">reported </w:t>
      </w:r>
      <w:r w:rsidR="00373F6E" w:rsidRPr="004422F7">
        <w:rPr>
          <w:rStyle w:val="CommentReference"/>
          <w:rFonts w:cstheme="minorHAnsi"/>
          <w:sz w:val="24"/>
          <w:szCs w:val="24"/>
        </w:rPr>
        <w:t>in published psychology research</w:t>
      </w:r>
      <w:commentRangeEnd w:id="24"/>
      <w:r w:rsidR="00D64E90">
        <w:rPr>
          <w:rStyle w:val="CommentReference"/>
        </w:rPr>
        <w:commentReference w:id="24"/>
      </w:r>
      <w:r w:rsidR="00A604CF" w:rsidRPr="004422F7">
        <w:rPr>
          <w:rStyle w:val="CommentReference"/>
          <w:rFonts w:cstheme="minorHAnsi"/>
          <w:sz w:val="24"/>
          <w:szCs w:val="24"/>
        </w:rPr>
        <w:t>, and (</w:t>
      </w:r>
      <w:r w:rsidR="00AE16C5">
        <w:rPr>
          <w:rStyle w:val="CommentReference"/>
          <w:rFonts w:cstheme="minorHAnsi"/>
          <w:sz w:val="24"/>
          <w:szCs w:val="24"/>
        </w:rPr>
        <w:t>d</w:t>
      </w:r>
      <w:r w:rsidR="00A604CF" w:rsidRPr="004422F7">
        <w:rPr>
          <w:rStyle w:val="CommentReference"/>
          <w:rFonts w:cstheme="minorHAnsi"/>
          <w:sz w:val="24"/>
          <w:szCs w:val="24"/>
        </w:rPr>
        <w:t xml:space="preserve">) whether there has been an increase in the </w:t>
      </w:r>
      <w:commentRangeStart w:id="25"/>
      <w:r w:rsidR="00A604CF" w:rsidRPr="004422F7">
        <w:rPr>
          <w:rStyle w:val="CommentReference"/>
          <w:rFonts w:cstheme="minorHAnsi"/>
          <w:sz w:val="24"/>
          <w:szCs w:val="24"/>
        </w:rPr>
        <w:t xml:space="preserve">number of papers reporting having performed a power analysis </w:t>
      </w:r>
      <w:r w:rsidR="00373F6E" w:rsidRPr="004422F7">
        <w:rPr>
          <w:rStyle w:val="CommentReference"/>
          <w:rFonts w:cstheme="minorHAnsi"/>
          <w:sz w:val="24"/>
          <w:szCs w:val="24"/>
        </w:rPr>
        <w:t>over the last 30 years</w:t>
      </w:r>
      <w:commentRangeEnd w:id="25"/>
      <w:r w:rsidR="00D64E90">
        <w:rPr>
          <w:rStyle w:val="CommentReference"/>
        </w:rPr>
        <w:commentReference w:id="25"/>
      </w:r>
      <w:r w:rsidR="00373F6E" w:rsidRPr="004422F7">
        <w:rPr>
          <w:rStyle w:val="CommentReference"/>
          <w:rFonts w:cstheme="minorHAnsi"/>
          <w:sz w:val="24"/>
          <w:szCs w:val="24"/>
        </w:rPr>
        <w:t xml:space="preserve"> of psychological research. </w:t>
      </w:r>
      <w:r w:rsidR="00A604CF"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B363EAD"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del w:id="26" w:author="Fiona Fidler" w:date="2018-11-20T15:17:00Z">
        <w:r w:rsidRPr="004422F7" w:rsidDel="00D64E90">
          <w:rPr>
            <w:rFonts w:asciiTheme="minorHAnsi" w:hAnsiTheme="minorHAnsi" w:cstheme="minorHAnsi"/>
            <w:sz w:val="24"/>
            <w:szCs w:val="24"/>
          </w:rPr>
          <w:delText xml:space="preserve">and </w:delText>
        </w:r>
      </w:del>
      <w:ins w:id="27" w:author="Fiona Fidler" w:date="2018-11-20T15:17:00Z">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ins>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11"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220CEB1"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w:t>
            </w:r>
            <w:r w:rsidR="00080C18">
              <w:rPr>
                <w:rFonts w:asciiTheme="minorHAnsi" w:hAnsiTheme="minorHAnsi" w:cstheme="minorHAnsi"/>
                <w:sz w:val="24"/>
                <w:szCs w:val="24"/>
              </w:rPr>
              <w:t>supplementary materials</w:t>
            </w:r>
            <w:r w:rsidR="001137BD">
              <w:rPr>
                <w:rFonts w:asciiTheme="minorHAnsi" w:hAnsiTheme="minorHAnsi" w:cstheme="minorHAnsi"/>
                <w:sz w:val="24"/>
                <w:szCs w:val="24"/>
              </w:rPr>
              <w:t xml:space="preserve"> </w:t>
            </w:r>
            <w:r w:rsidR="00080C18">
              <w:rPr>
                <w:rFonts w:asciiTheme="minorHAnsi" w:hAnsiTheme="minorHAnsi" w:cstheme="minorHAnsi"/>
                <w:sz w:val="24"/>
                <w:szCs w:val="24"/>
              </w:rPr>
              <w:t>3</w:t>
            </w:r>
            <w:r w:rsidR="001137BD">
              <w:rPr>
                <w:rFonts w:asciiTheme="minorHAnsi" w:hAnsiTheme="minorHAnsi" w:cstheme="minorHAnsi"/>
                <w:sz w:val="24"/>
                <w:szCs w:val="24"/>
              </w:rPr>
              <w:t xml:space="preserve">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lastRenderedPageBreak/>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3B38612B" w:rsidR="00364109" w:rsidRPr="00EB6583" w:rsidRDefault="007D5ADC" w:rsidP="00EB6583">
      <w:pPr>
        <w:spacing w:line="360" w:lineRule="auto"/>
        <w:ind w:firstLine="720"/>
        <w:rPr>
          <w:rFonts w:cstheme="minorHAnsi"/>
          <w:b/>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w:t>
      </w:r>
      <w:proofErr w:type="spellStart"/>
      <w:r w:rsidR="00922657" w:rsidRPr="004422F7">
        <w:rPr>
          <w:rFonts w:cstheme="minorHAnsi"/>
        </w:rPr>
        <w:t>PsycInfo</w:t>
      </w:r>
      <w:proofErr w:type="spellEnd"/>
      <w:r w:rsidR="00922657" w:rsidRPr="004422F7">
        <w:rPr>
          <w:rFonts w:cstheme="minorHAnsi"/>
        </w:rPr>
        <w:t xml:space="preserve">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1B0F7141"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w:t>
      </w:r>
      <w:r w:rsidR="00D64E90">
        <w:rPr>
          <w:rFonts w:asciiTheme="minorHAnsi" w:hAnsiTheme="minorHAnsi" w:cstheme="minorHAnsi"/>
          <w:sz w:val="24"/>
          <w:szCs w:val="24"/>
        </w:rPr>
        <w:t>,</w:t>
      </w:r>
      <w:r w:rsidRPr="004422F7">
        <w:rPr>
          <w:rFonts w:asciiTheme="minorHAnsi" w:hAnsiTheme="minorHAnsi" w:cstheme="minorHAnsi"/>
          <w:sz w:val="24"/>
          <w:szCs w:val="24"/>
        </w:rPr>
        <w:t xml:space="preserve">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12"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A64968F" w:rsidR="00F53C4A" w:rsidRPr="004422F7" w:rsidRDefault="008C46FF" w:rsidP="00F53C4A">
      <w:pPr>
        <w:spacing w:line="360" w:lineRule="auto"/>
        <w:rPr>
          <w:rStyle w:val="CommentReference"/>
          <w:rFonts w:cstheme="minorHAnsi"/>
          <w:b/>
          <w:sz w:val="24"/>
          <w:szCs w:val="24"/>
        </w:rPr>
      </w:pPr>
      <w:r>
        <w:rPr>
          <w:rStyle w:val="CommentReference"/>
          <w:rFonts w:cstheme="minorHAnsi"/>
          <w:b/>
          <w:sz w:val="24"/>
          <w:szCs w:val="24"/>
        </w:rPr>
        <w:t>5.</w:t>
      </w:r>
      <w:r w:rsidR="00F53C4A">
        <w:rPr>
          <w:rStyle w:val="CommentReference"/>
          <w:rFonts w:cstheme="minorHAnsi"/>
          <w:b/>
          <w:sz w:val="24"/>
          <w:szCs w:val="24"/>
        </w:rPr>
        <w:t>1.2 Inclusion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28"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28"/>
    <w:p w14:paraId="7C2530C4" w14:textId="00A76896"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lastRenderedPageBreak/>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 xml:space="preserve">included. </w:t>
      </w:r>
      <w:commentRangeStart w:id="29"/>
      <w:r w:rsidRPr="004422F7">
        <w:rPr>
          <w:rFonts w:asciiTheme="minorHAnsi" w:hAnsiTheme="minorHAnsi" w:cstheme="minorHAnsi"/>
          <w:sz w:val="24"/>
          <w:szCs w:val="24"/>
        </w:rPr>
        <w:t xml:space="preserve">Dissertations and other grey </w:t>
      </w:r>
      <w:ins w:id="30" w:author="Fiona Fidler" w:date="2018-11-20T15:21:00Z">
        <w:r w:rsidR="00D64E90">
          <w:rPr>
            <w:rFonts w:asciiTheme="minorHAnsi" w:hAnsiTheme="minorHAnsi" w:cstheme="minorHAnsi"/>
            <w:sz w:val="24"/>
            <w:szCs w:val="24"/>
          </w:rPr>
          <w:t xml:space="preserve">literature </w:t>
        </w:r>
      </w:ins>
      <w:r w:rsidRPr="004422F7">
        <w:rPr>
          <w:rFonts w:asciiTheme="minorHAnsi" w:hAnsiTheme="minorHAnsi" w:cstheme="minorHAnsi"/>
          <w:sz w:val="24"/>
          <w:szCs w:val="24"/>
        </w:rPr>
        <w:t xml:space="preserve">were included if they otherwise met the inclusion criteria. </w:t>
      </w:r>
      <w:commentRangeEnd w:id="29"/>
      <w:r w:rsidR="00031F35">
        <w:rPr>
          <w:rStyle w:val="CommentReference"/>
          <w:rFonts w:asciiTheme="minorHAnsi" w:eastAsiaTheme="minorHAnsi" w:hAnsiTheme="minorHAnsi" w:cstheme="minorBidi"/>
          <w:lang w:val="en-US"/>
        </w:rPr>
        <w:commentReference w:id="29"/>
      </w:r>
      <w:r w:rsidR="009F0624">
        <w:rPr>
          <w:rFonts w:asciiTheme="minorHAnsi" w:hAnsiTheme="minorHAnsi" w:cstheme="minorHAnsi"/>
          <w:sz w:val="24"/>
          <w:szCs w:val="24"/>
        </w:rPr>
        <w:t>A</w:t>
      </w:r>
      <w:r w:rsidRPr="004422F7">
        <w:rPr>
          <w:rFonts w:asciiTheme="minorHAnsi" w:hAnsiTheme="minorHAnsi" w:cstheme="minorHAnsi"/>
          <w:sz w:val="24"/>
          <w:szCs w:val="24"/>
        </w:rPr>
        <w:t xml:space="preserve"> </w:t>
      </w:r>
      <w:commentRangeStart w:id="31"/>
      <w:r w:rsidRPr="004422F7">
        <w:rPr>
          <w:rFonts w:asciiTheme="minorHAnsi" w:hAnsiTheme="minorHAnsi" w:cstheme="minorHAnsi"/>
          <w:sz w:val="24"/>
          <w:szCs w:val="24"/>
        </w:rPr>
        <w:t xml:space="preserve">secondary analysis </w:t>
      </w:r>
      <w:commentRangeEnd w:id="31"/>
      <w:r w:rsidR="00031F35">
        <w:rPr>
          <w:rStyle w:val="CommentReference"/>
          <w:rFonts w:asciiTheme="minorHAnsi" w:eastAsiaTheme="minorHAnsi" w:hAnsiTheme="minorHAnsi" w:cstheme="minorBidi"/>
          <w:lang w:val="en-US"/>
        </w:rPr>
        <w:commentReference w:id="31"/>
      </w:r>
      <w:r w:rsidRPr="004422F7">
        <w:rPr>
          <w:rFonts w:asciiTheme="minorHAnsi" w:hAnsiTheme="minorHAnsi" w:cstheme="minorHAnsi"/>
          <w:sz w:val="24"/>
          <w:szCs w:val="24"/>
        </w:rPr>
        <w:t>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62B7AB6D"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commentRangeStart w:id="32"/>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commentRangeEnd w:id="32"/>
      <w:r w:rsidR="00031F35">
        <w:rPr>
          <w:rStyle w:val="CommentReference"/>
          <w:rFonts w:asciiTheme="minorHAnsi" w:eastAsiaTheme="minorHAnsi" w:hAnsiTheme="minorHAnsi" w:cstheme="minorBidi"/>
          <w:lang w:val="en-US"/>
        </w:rPr>
        <w:commentReference w:id="32"/>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AB604E" w:rsidRDefault="00AB604E"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AB604E" w:rsidRDefault="00AB604E"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AB604E" w:rsidRDefault="00AB604E"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Reasons: 3 records were of areas of research</w:t>
                            </w:r>
                            <w:r w:rsidR="001D10DA">
                              <w:rPr>
                                <w:rFonts w:ascii="Calibri" w:hAnsi="Calibri"/>
                                <w:sz w:val="22"/>
                                <w:szCs w:val="22"/>
                              </w:rPr>
                              <w:t xml:space="preserve"> outside of the current scope</w:t>
                            </w:r>
                            <w:r>
                              <w:rPr>
                                <w:rFonts w:ascii="Calibri" w:hAnsi="Calibri"/>
                                <w:sz w:val="22"/>
                                <w:szCs w:val="22"/>
                              </w:rPr>
                              <w:t xml:space="preserv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AB604E" w:rsidRDefault="00AB604E"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AB604E" w:rsidRDefault="00AB604E"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AB604E" w:rsidRDefault="00AB604E"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Reasons: 3 records were of areas of research</w:t>
                      </w:r>
                      <w:r w:rsidR="001D10DA">
                        <w:rPr>
                          <w:rFonts w:ascii="Calibri" w:hAnsi="Calibri"/>
                          <w:sz w:val="22"/>
                          <w:szCs w:val="22"/>
                        </w:rPr>
                        <w:t xml:space="preserve"> outside of the current scope</w:t>
                      </w:r>
                      <w:r>
                        <w:rPr>
                          <w:rFonts w:ascii="Calibri" w:hAnsi="Calibri"/>
                          <w:sz w:val="22"/>
                          <w:szCs w:val="22"/>
                        </w:rPr>
                        <w:t xml:space="preserv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AB604E" w:rsidRDefault="00AB604E"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AB604E" w:rsidRDefault="00AB604E"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FBD10B0" w:rsidR="00AB604E" w:rsidRDefault="00AB604E"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t xml:space="preserve"> as they did not estimate the statistical power</w:t>
                            </w:r>
                            <w:r w:rsidR="001D10DA">
                              <w:rPr>
                                <w:rFonts w:ascii="Calibri" w:hAnsi="Calibri"/>
                                <w:sz w:val="22"/>
                                <w:szCs w:val="22"/>
                              </w:rPr>
                              <w:t xml:space="preserve"> of studies</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FBD10B0" w:rsidR="00AB604E" w:rsidRDefault="00AB604E"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t xml:space="preserve"> as they did not estimate the statistical power</w:t>
                      </w:r>
                      <w:r w:rsidR="001D10DA">
                        <w:rPr>
                          <w:rFonts w:ascii="Calibri" w:hAnsi="Calibri"/>
                          <w:sz w:val="22"/>
                          <w:szCs w:val="22"/>
                        </w:rPr>
                        <w:t xml:space="preserve"> of studies</w:t>
                      </w:r>
                      <w:r>
                        <w:rPr>
                          <w:rFonts w:ascii="Calibri" w:hAnsi="Calibri"/>
                          <w:sz w:val="22"/>
                          <w:szCs w:val="22"/>
                        </w:rPr>
                        <w:br/>
                        <w:t>(n = 1416)</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AB604E" w:rsidRDefault="00AB604E"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AB604E" w:rsidRDefault="00AB604E"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AB604E" w:rsidRDefault="00AB604E"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AB604E" w:rsidRDefault="00AB604E"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AB604E" w:rsidRPr="00A22410" w:rsidRDefault="00AB604E"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B604E" w:rsidRDefault="00AB604E"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AB604E" w:rsidRPr="00A22410" w:rsidRDefault="00AB604E"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B604E" w:rsidRDefault="00AB604E"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AB604E" w:rsidRDefault="00AB604E"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AB604E" w:rsidRDefault="00AB604E"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AB604E" w:rsidRDefault="00AB604E"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AB604E" w:rsidRDefault="00AB604E"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AB604E" w:rsidRDefault="00AB604E"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AB604E" w:rsidRDefault="00AB604E"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AB604E" w:rsidRDefault="00AB604E"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AB604E" w:rsidRDefault="00AB604E"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AB604E" w:rsidRDefault="00AB604E"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AB604E" w:rsidRDefault="00AB604E"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AB604E" w:rsidRDefault="00AB604E"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AB604E" w:rsidRDefault="00AB604E"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AB604E" w:rsidRPr="0063245F" w:rsidRDefault="00AB604E"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AB604E" w:rsidRPr="0063245F" w:rsidRDefault="00AB604E"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4A2A67A4"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w:t>
      </w:r>
      <w:del w:id="33" w:author="Fiona Fidler" w:date="2018-11-22T11:37:00Z">
        <w:r w:rsidR="00FC57EB" w:rsidRPr="004422F7" w:rsidDel="009452C6">
          <w:rPr>
            <w:rFonts w:cstheme="minorHAnsi"/>
          </w:rPr>
          <w:delText xml:space="preserve">being </w:delText>
        </w:r>
      </w:del>
      <w:r w:rsidR="00FC57EB" w:rsidRPr="004422F7">
        <w:rPr>
          <w:rFonts w:cstheme="minorHAnsi"/>
        </w:rPr>
        <w:t xml:space="preserve">extracted from </w:t>
      </w:r>
      <w:del w:id="34" w:author="Fiona Fidler" w:date="2018-11-22T11:37:00Z">
        <w:r w:rsidR="00FC57EB" w:rsidRPr="004422F7" w:rsidDel="009452C6">
          <w:rPr>
            <w:rFonts w:cstheme="minorHAnsi"/>
          </w:rPr>
          <w:delText xml:space="preserve">these </w:delText>
        </w:r>
      </w:del>
      <w:r w:rsidR="00FC57EB" w:rsidRPr="004422F7">
        <w:rPr>
          <w:rFonts w:cstheme="minorHAnsi"/>
        </w:rPr>
        <w:t>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500F151A"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3"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r w:rsidR="001D10DA">
        <w:rPr>
          <w:rFonts w:cstheme="minorHAnsi"/>
        </w:rPr>
        <w:t xml:space="preserve"> </w:t>
      </w:r>
      <w:r w:rsidR="00C41F7C">
        <w:rPr>
          <w:rFonts w:cstheme="minorHAnsi"/>
        </w:rPr>
        <w:t>See a</w:t>
      </w:r>
      <w:r w:rsidR="001D10DA">
        <w:rPr>
          <w:rFonts w:cstheme="minorHAnsi"/>
        </w:rPr>
        <w:t>ppendix [</w:t>
      </w:r>
      <w:r w:rsidR="00C41F7C">
        <w:rPr>
          <w:rFonts w:cstheme="minorHAnsi"/>
        </w:rPr>
        <w:t>4</w:t>
      </w:r>
      <w:r w:rsidR="001D10DA">
        <w:rPr>
          <w:rFonts w:cstheme="minorHAnsi"/>
        </w:rPr>
        <w:t xml:space="preserve">] </w:t>
      </w:r>
      <w:r w:rsidR="00C41F7C">
        <w:rPr>
          <w:rFonts w:cstheme="minorHAnsi"/>
        </w:rPr>
        <w:t>for</w:t>
      </w:r>
      <w:r w:rsidR="001D10DA">
        <w:rPr>
          <w:rFonts w:cstheme="minorHAnsi"/>
        </w:rPr>
        <w:t xml:space="preserve"> a list of all included studies along with the sample size included in each study. </w:t>
      </w:r>
    </w:p>
    <w:p w14:paraId="204CCBC8" w14:textId="05A827B0"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w:t>
      </w:r>
    </w:p>
    <w:p w14:paraId="48C1FD06" w14:textId="118E47A6" w:rsidR="00D42EB6" w:rsidRDefault="002269D1" w:rsidP="00BF6A13">
      <w:pPr>
        <w:spacing w:line="360" w:lineRule="auto"/>
        <w:ind w:firstLine="720"/>
        <w:rPr>
          <w:rFonts w:cstheme="minorHAnsi"/>
        </w:rPr>
      </w:pPr>
      <w:bookmarkStart w:id="35"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4"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36" w:name="_Hlk520619821"/>
      <w:r>
        <w:rPr>
          <w:rFonts w:cstheme="minorHAnsi"/>
        </w:rPr>
        <w:lastRenderedPageBreak/>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5"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lastRenderedPageBreak/>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median, 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35"/>
    <w:bookmarkEnd w:id="36"/>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C67C4BB"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6"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 xml:space="preserve">To investigate whether the results </w:t>
      </w:r>
      <w:commentRangeStart w:id="37"/>
      <w:r>
        <w:rPr>
          <w:rFonts w:cstheme="minorHAnsi"/>
        </w:rPr>
        <w:t xml:space="preserve">are </w:t>
      </w:r>
      <w:commentRangeEnd w:id="37"/>
      <w:r w:rsidR="009452C6">
        <w:rPr>
          <w:rStyle w:val="CommentReference"/>
        </w:rPr>
        <w:commentReference w:id="37"/>
      </w:r>
      <w:r>
        <w:rPr>
          <w:rFonts w:cstheme="minorHAnsi"/>
        </w:rPr>
        <w:t>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w:t>
      </w:r>
      <w:del w:id="38" w:author="Fiona Fidler" w:date="2018-11-22T11:40:00Z">
        <w:r w:rsidR="0031072B" w:rsidDel="0091260C">
          <w:rPr>
            <w:rStyle w:val="CommentReference"/>
            <w:rFonts w:cstheme="minorHAnsi"/>
            <w:sz w:val="24"/>
            <w:szCs w:val="24"/>
          </w:rPr>
          <w:delText>s</w:delText>
        </w:r>
      </w:del>
      <w:r w:rsidR="0031072B">
        <w:rPr>
          <w:rStyle w:val="CommentReference"/>
          <w:rFonts w:cstheme="minorHAnsi"/>
          <w:sz w:val="24"/>
          <w:szCs w:val="24"/>
        </w:rPr>
        <w:t xml:space="preserve"> increased the intercept </w:t>
      </w:r>
      <w:r w:rsidR="0031072B">
        <w:rPr>
          <w:rStyle w:val="CommentReference"/>
          <w:rFonts w:cstheme="minorHAnsi"/>
          <w:sz w:val="24"/>
          <w:szCs w:val="24"/>
        </w:rPr>
        <w:lastRenderedPageBreak/>
        <w:t>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25751612"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ins w:id="39" w:author="Fiona Fidler" w:date="2018-11-22T11:41:00Z">
        <w:r w:rsidR="0091260C">
          <w:rPr>
            <w:rFonts w:cstheme="minorHAnsi"/>
          </w:rPr>
          <w:t xml:space="preserve">Compared to xx, </w:t>
        </w:r>
      </w:ins>
      <w:del w:id="40" w:author="Fiona Fidler" w:date="2018-11-22T11:41:00Z">
        <w:r w:rsidDel="0091260C">
          <w:rPr>
            <w:rFonts w:cstheme="minorHAnsi"/>
          </w:rPr>
          <w:delText xml:space="preserve">This </w:delText>
        </w:r>
      </w:del>
      <w:ins w:id="41" w:author="Fiona Fidler" w:date="2018-11-22T11:41:00Z">
        <w:r w:rsidR="0091260C">
          <w:rPr>
            <w:rFonts w:cstheme="minorHAnsi"/>
          </w:rPr>
          <w:t xml:space="preserve">this </w:t>
        </w:r>
      </w:ins>
      <w:r>
        <w:rPr>
          <w:rFonts w:cstheme="minorHAnsi"/>
        </w:rPr>
        <w:t xml:space="preserve">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xml:space="preserve">, and study was included as a random effect in order to </w:t>
      </w:r>
      <w:r w:rsidR="00C91B5C">
        <w:rPr>
          <w:rFonts w:cstheme="minorHAnsi"/>
        </w:rPr>
        <w:lastRenderedPageBreak/>
        <w:t>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264949ED" w:rsidR="005D5FF6" w:rsidRDefault="008C46FF" w:rsidP="00470712">
      <w:pPr>
        <w:spacing w:line="360" w:lineRule="auto"/>
        <w:rPr>
          <w:rFonts w:cstheme="minorHAnsi"/>
        </w:rPr>
      </w:pPr>
      <w:r>
        <w:rPr>
          <w:rFonts w:cstheme="minorHAnsi"/>
        </w:rPr>
        <w:t xml:space="preserve">The </w:t>
      </w:r>
      <w:r w:rsidR="00F672A4">
        <w:rPr>
          <w:rFonts w:cstheme="minorHAnsi"/>
        </w:rPr>
        <w:t xml:space="preserve">studies covered </w:t>
      </w:r>
    </w:p>
    <w:p w14:paraId="64A5CBC8" w14:textId="59B2FFFD" w:rsidR="00E31A2B" w:rsidRDefault="00E31A2B" w:rsidP="00470712">
      <w:pPr>
        <w:spacing w:line="360" w:lineRule="auto"/>
        <w:rPr>
          <w:rFonts w:cstheme="minorHAnsi"/>
        </w:rPr>
      </w:pPr>
      <w:r>
        <w:rPr>
          <w:rFonts w:cstheme="minorHAnsi"/>
        </w:rPr>
        <w:t>Table [subfield]. The subfields covered in the meta-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672A4" w:rsidRPr="0071575D" w14:paraId="186F92BA" w14:textId="77777777" w:rsidTr="0071575D">
        <w:tc>
          <w:tcPr>
            <w:tcW w:w="4505" w:type="dxa"/>
            <w:tcBorders>
              <w:top w:val="single" w:sz="4" w:space="0" w:color="auto"/>
              <w:bottom w:val="single" w:sz="4" w:space="0" w:color="auto"/>
            </w:tcBorders>
          </w:tcPr>
          <w:p w14:paraId="2FB25058" w14:textId="59F9CF38" w:rsidR="00F672A4" w:rsidRPr="0071575D" w:rsidRDefault="00F672A4" w:rsidP="00470712">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66C115D6" w14:textId="22681700" w:rsidR="00F672A4" w:rsidRPr="0071575D" w:rsidRDefault="00F672A4" w:rsidP="00470712">
            <w:pPr>
              <w:spacing w:line="360" w:lineRule="auto"/>
              <w:rPr>
                <w:rFonts w:cstheme="minorHAnsi"/>
              </w:rPr>
            </w:pPr>
            <w:r w:rsidRPr="0071575D">
              <w:rPr>
                <w:rFonts w:cstheme="minorHAnsi"/>
              </w:rPr>
              <w:t>n</w:t>
            </w:r>
          </w:p>
        </w:tc>
      </w:tr>
      <w:tr w:rsidR="0071575D" w:rsidRPr="0071575D" w14:paraId="5F701323" w14:textId="77777777" w:rsidTr="0071575D">
        <w:tc>
          <w:tcPr>
            <w:tcW w:w="4505" w:type="dxa"/>
            <w:tcBorders>
              <w:top w:val="single" w:sz="4" w:space="0" w:color="auto"/>
            </w:tcBorders>
          </w:tcPr>
          <w:p w14:paraId="0B5CB733" w14:textId="665AC74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7EECD9E5" w14:textId="6C88D9F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7</w:t>
            </w:r>
          </w:p>
        </w:tc>
      </w:tr>
      <w:tr w:rsidR="0071575D" w:rsidRPr="0071575D" w14:paraId="3F8C333E" w14:textId="77777777" w:rsidTr="0071575D">
        <w:tc>
          <w:tcPr>
            <w:tcW w:w="4505" w:type="dxa"/>
          </w:tcPr>
          <w:p w14:paraId="699B03BF" w14:textId="439C848D"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7AEBB503" w14:textId="591ED99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4</w:t>
            </w:r>
          </w:p>
        </w:tc>
      </w:tr>
      <w:tr w:rsidR="0071575D" w:rsidRPr="0071575D" w14:paraId="7AAFE01D" w14:textId="77777777" w:rsidTr="0071575D">
        <w:tc>
          <w:tcPr>
            <w:tcW w:w="4505" w:type="dxa"/>
          </w:tcPr>
          <w:p w14:paraId="0096B4CF" w14:textId="6695FC2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30A3102A" w14:textId="0F8EF9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7</w:t>
            </w:r>
          </w:p>
        </w:tc>
      </w:tr>
      <w:tr w:rsidR="0071575D" w:rsidRPr="0071575D" w14:paraId="6675C277" w14:textId="77777777" w:rsidTr="0071575D">
        <w:tc>
          <w:tcPr>
            <w:tcW w:w="4505" w:type="dxa"/>
          </w:tcPr>
          <w:p w14:paraId="4835C177" w14:textId="22F813D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514BDD4D" w14:textId="7B000C8A"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2E12A643" w14:textId="77777777" w:rsidTr="0071575D">
        <w:tc>
          <w:tcPr>
            <w:tcW w:w="4505" w:type="dxa"/>
          </w:tcPr>
          <w:p w14:paraId="4EB233DC" w14:textId="221E734E"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257C5697" w14:textId="4BEE021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4436D532" w14:textId="77777777" w:rsidTr="0071575D">
        <w:tc>
          <w:tcPr>
            <w:tcW w:w="4505" w:type="dxa"/>
          </w:tcPr>
          <w:p w14:paraId="1C813627" w14:textId="053A3A6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24073988" w14:textId="04D3253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2</w:t>
            </w:r>
          </w:p>
        </w:tc>
      </w:tr>
      <w:tr w:rsidR="0071575D" w:rsidRPr="0071575D" w14:paraId="68410BA1" w14:textId="77777777" w:rsidTr="0071575D">
        <w:tc>
          <w:tcPr>
            <w:tcW w:w="4505" w:type="dxa"/>
          </w:tcPr>
          <w:p w14:paraId="069DC140" w14:textId="25DF24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6D0B5ECF" w14:textId="3347884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8D1B166" w14:textId="77777777" w:rsidR="00F672A4" w:rsidRDefault="00F672A4" w:rsidP="00470712">
      <w:pPr>
        <w:spacing w:line="360" w:lineRule="auto"/>
        <w:rPr>
          <w:rFonts w:cstheme="minorHAnsi"/>
        </w:rPr>
      </w:pPr>
    </w:p>
    <w:p w14:paraId="63004B5F" w14:textId="17DC80DD"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w:t>
      </w:r>
      <w:ins w:id="42" w:author="Fiona Fidler" w:date="2018-11-22T11:42:00Z">
        <w:r w:rsidR="0091260C">
          <w:rPr>
            <w:rFonts w:cstheme="minorHAnsi"/>
            <w:b/>
          </w:rPr>
          <w:t>R</w:t>
        </w:r>
      </w:ins>
      <w:del w:id="43" w:author="Fiona Fidler" w:date="2018-11-22T11:42:00Z">
        <w:r w:rsidR="005D5FF6" w:rsidDel="0091260C">
          <w:rPr>
            <w:rFonts w:cstheme="minorHAnsi"/>
            <w:b/>
          </w:rPr>
          <w:delText>r</w:delText>
        </w:r>
      </w:del>
      <w:r w:rsidR="005D5FF6">
        <w:rPr>
          <w:rFonts w:cstheme="minorHAnsi"/>
          <w:b/>
        </w:rPr>
        <w:t xml:space="preserve">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 xml:space="preserve">at the </w:t>
      </w:r>
      <w:commentRangeStart w:id="44"/>
      <w:r w:rsidR="00284E17">
        <w:rPr>
          <w:rFonts w:cstheme="minorHAnsi"/>
        </w:rPr>
        <w:t xml:space="preserve">mean year </w:t>
      </w:r>
      <w:commentRangeEnd w:id="44"/>
      <w:r w:rsidR="0091260C">
        <w:rPr>
          <w:rStyle w:val="CommentReference"/>
        </w:rPr>
        <w:commentReference w:id="44"/>
      </w:r>
      <w:r w:rsidR="00284E17">
        <w:rPr>
          <w:rFonts w:cstheme="minorHAnsi"/>
        </w:rPr>
        <w:t>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 xml:space="preserve">Random effects for article and subfield explain relatively small amounts of variance in all three models, and there is a </w:t>
      </w:r>
      <w:commentRangeStart w:id="45"/>
      <w:r w:rsidR="001E12FB">
        <w:rPr>
          <w:rFonts w:cstheme="minorHAnsi"/>
        </w:rPr>
        <w:t xml:space="preserve">significant amount </w:t>
      </w:r>
      <w:commentRangeEnd w:id="45"/>
      <w:r w:rsidR="0091260C">
        <w:rPr>
          <w:rStyle w:val="CommentReference"/>
        </w:rPr>
        <w:commentReference w:id="45"/>
      </w:r>
      <w:r w:rsidR="001E12FB">
        <w:rPr>
          <w:rFonts w:cstheme="minorHAnsi"/>
        </w:rPr>
        <w:t>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commentRangeStart w:id="46"/>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commentRangeEnd w:id="46"/>
      <w:r w:rsidR="0091260C">
        <w:rPr>
          <w:rStyle w:val="CommentReference"/>
        </w:rPr>
        <w:commentReference w:id="46"/>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55B15E65" w:rsidR="00340322" w:rsidRDefault="00340322" w:rsidP="008C46FF">
      <w:pPr>
        <w:spacing w:line="360" w:lineRule="auto"/>
        <w:ind w:firstLine="720"/>
        <w:rPr>
          <w:rStyle w:val="CommentReference"/>
          <w:rFonts w:cstheme="minorHAnsi"/>
          <w:sz w:val="24"/>
          <w:szCs w:val="24"/>
        </w:rPr>
      </w:pPr>
      <w:del w:id="47" w:author="Fiona Fidler" w:date="2018-11-22T11:44:00Z">
        <w:r w:rsidDel="0091260C">
          <w:rPr>
            <w:rStyle w:val="CommentReference"/>
            <w:rFonts w:cstheme="minorHAnsi"/>
            <w:sz w:val="24"/>
            <w:szCs w:val="24"/>
          </w:rPr>
          <w:delText>In order to</w:delText>
        </w:r>
      </w:del>
      <w:ins w:id="48" w:author="Fiona Fidler" w:date="2018-11-22T11:44:00Z">
        <w:r w:rsidR="0091260C">
          <w:rPr>
            <w:rStyle w:val="CommentReference"/>
            <w:rFonts w:cstheme="minorHAnsi"/>
            <w:sz w:val="24"/>
            <w:szCs w:val="24"/>
          </w:rPr>
          <w:t>To</w:t>
        </w:r>
      </w:ins>
      <w:r>
        <w:rPr>
          <w:rStyle w:val="CommentReference"/>
          <w:rFonts w:cstheme="minorHAnsi"/>
          <w:sz w:val="24"/>
          <w:szCs w:val="24"/>
        </w:rPr>
        <w:t xml:space="preserve"> assess </w:t>
      </w:r>
      <w:del w:id="49" w:author="Fiona Fidler" w:date="2018-11-22T11:44:00Z">
        <w:r w:rsidDel="0091260C">
          <w:rPr>
            <w:rStyle w:val="CommentReference"/>
            <w:rFonts w:cstheme="minorHAnsi"/>
            <w:sz w:val="24"/>
            <w:szCs w:val="24"/>
          </w:rPr>
          <w:delText xml:space="preserve">for </w:delText>
        </w:r>
      </w:del>
      <w:r>
        <w:rPr>
          <w:rStyle w:val="CommentReference"/>
          <w:rFonts w:cstheme="minorHAnsi"/>
          <w:sz w:val="24"/>
          <w:szCs w:val="24"/>
        </w:rPr>
        <w:t>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w:t>
      </w:r>
      <w:r>
        <w:rPr>
          <w:rStyle w:val="CommentReference"/>
          <w:rFonts w:cstheme="minorHAnsi"/>
          <w:sz w:val="24"/>
          <w:szCs w:val="24"/>
        </w:rPr>
        <w:lastRenderedPageBreak/>
        <w:t xml:space="preserve">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levels</w:t>
      </w:r>
      <w:r w:rsidR="00634ABD">
        <w:rPr>
          <w:rStyle w:val="CommentReference"/>
          <w:rFonts w:cstheme="minorHAnsi"/>
          <w:sz w:val="24"/>
          <w:szCs w:val="24"/>
        </w:rPr>
        <w:t xml:space="preserve">, but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 </w:t>
      </w:r>
      <w:r w:rsidRPr="0041169B">
        <w:rPr>
          <w:rStyle w:val="CommentReference"/>
          <w:rFonts w:cstheme="minorHAnsi"/>
          <w:sz w:val="24"/>
          <w:szCs w:val="24"/>
        </w:rPr>
        <w:t xml:space="preserve"> 0.0005</w:t>
      </w:r>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A2492B">
        <w:rPr>
          <w:rStyle w:val="CommentReference"/>
          <w:rFonts w:cstheme="minorHAnsi"/>
          <w:sz w:val="24"/>
          <w:szCs w:val="24"/>
        </w:rPr>
        <w:t>with</w:t>
      </w:r>
      <w:r>
        <w:rPr>
          <w:rStyle w:val="CommentReference"/>
          <w:rFonts w:cstheme="minorHAnsi"/>
          <w:sz w:val="24"/>
          <w:szCs w:val="24"/>
        </w:rPr>
        <w:t xml:space="preserve"> larger studies </w:t>
      </w:r>
      <w:r w:rsidR="00FC3C02">
        <w:rPr>
          <w:rStyle w:val="CommentReference"/>
          <w:rFonts w:cstheme="minorHAnsi"/>
          <w:sz w:val="24"/>
          <w:szCs w:val="24"/>
        </w:rPr>
        <w:t>giving</w:t>
      </w:r>
      <w:bookmarkStart w:id="50" w:name="_GoBack"/>
      <w:bookmarkEnd w:id="50"/>
      <w:r>
        <w:rPr>
          <w:rStyle w:val="CommentReference"/>
          <w:rFonts w:cstheme="minorHAnsi"/>
          <w:sz w:val="24"/>
          <w:szCs w:val="24"/>
        </w:rPr>
        <w:t xml:space="preserve"> higher power estimates</w:t>
      </w:r>
      <w:r w:rsidR="008C46FF">
        <w:rPr>
          <w:rStyle w:val="CommentReference"/>
          <w:rFonts w:cstheme="minorHAnsi"/>
          <w:sz w:val="24"/>
          <w:szCs w:val="24"/>
        </w:rPr>
        <w:t xml:space="preserve"> </w:t>
      </w:r>
      <w:commentRangeStart w:id="51"/>
      <w:r w:rsidR="008C46FF">
        <w:rPr>
          <w:rStyle w:val="CommentReference"/>
          <w:rFonts w:cstheme="minorHAnsi"/>
          <w:sz w:val="24"/>
          <w:szCs w:val="24"/>
        </w:rPr>
        <w:t>at the small and medium effect sizes</w:t>
      </w:r>
      <w:commentRangeEnd w:id="51"/>
      <w:r w:rsidR="0091260C">
        <w:rPr>
          <w:rStyle w:val="CommentReference"/>
        </w:rPr>
        <w:commentReference w:id="51"/>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commentRangeStart w:id="52"/>
      <w:r w:rsidRPr="004422F7">
        <w:rPr>
          <w:rFonts w:cstheme="minorHAnsi"/>
        </w:rPr>
        <w:t xml:space="preserve">A plurality </w:t>
      </w:r>
      <w:r w:rsidR="0096633F" w:rsidRPr="004422F7">
        <w:rPr>
          <w:rFonts w:cstheme="minorHAnsi"/>
        </w:rPr>
        <w:t xml:space="preserve">of data points </w:t>
      </w:r>
      <w:commentRangeEnd w:id="52"/>
      <w:r w:rsidR="0091260C">
        <w:rPr>
          <w:rStyle w:val="CommentReference"/>
        </w:rPr>
        <w:commentReference w:id="52"/>
      </w:r>
      <w:r w:rsidR="0096633F" w:rsidRPr="004422F7">
        <w:rPr>
          <w:rFonts w:cstheme="minorHAnsi"/>
        </w:rPr>
        <w:t>(</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7B12501B" w:rsidR="00D70951" w:rsidRPr="004422F7" w:rsidRDefault="00D70951" w:rsidP="009307E1">
      <w:pPr>
        <w:spacing w:line="360" w:lineRule="auto"/>
        <w:ind w:firstLine="720"/>
        <w:rPr>
          <w:rFonts w:cstheme="minorHAnsi"/>
        </w:rPr>
      </w:pPr>
      <w:del w:id="53" w:author="Fiona Fidler" w:date="2018-11-22T11:49:00Z">
        <w:r w:rsidRPr="004422F7" w:rsidDel="006B564D">
          <w:rPr>
            <w:rFonts w:cstheme="minorHAnsi"/>
          </w:rPr>
          <w:delText>T</w:delText>
        </w:r>
        <w:r w:rsidR="00D933BC" w:rsidDel="006B564D">
          <w:rPr>
            <w:rFonts w:cstheme="minorHAnsi"/>
          </w:rPr>
          <w:delText xml:space="preserve">he multilevel </w:delText>
        </w:r>
        <w:r w:rsidRPr="004422F7" w:rsidDel="006B564D">
          <w:rPr>
            <w:rFonts w:cstheme="minorHAnsi"/>
          </w:rPr>
          <w:delText>meta-</w:delText>
        </w:r>
        <w:r w:rsidR="00D933BC" w:rsidDel="006B564D">
          <w:rPr>
            <w:rFonts w:cstheme="minorHAnsi"/>
          </w:rPr>
          <w:delText xml:space="preserve">regression of the proportion of studies which report a power analysis suggests that </w:delText>
        </w:r>
        <w:r w:rsidRPr="004422F7" w:rsidDel="006B564D">
          <w:rPr>
            <w:rFonts w:cstheme="minorHAnsi"/>
          </w:rPr>
          <w:delText>a very low proportion of psychology research reports a power analysis, with a</w:delText>
        </w:r>
        <w:r w:rsidR="00D933BC" w:rsidDel="006B564D">
          <w:rPr>
            <w:rFonts w:cstheme="minorHAnsi"/>
          </w:rPr>
          <w:delText>n</w:delText>
        </w:r>
        <w:r w:rsidRPr="004422F7" w:rsidDel="006B564D">
          <w:rPr>
            <w:rFonts w:cstheme="minorHAnsi"/>
          </w:rPr>
          <w:delText xml:space="preserve"> </w:delText>
        </w:r>
        <w:r w:rsidR="009307E1" w:rsidDel="006B564D">
          <w:rPr>
            <w:rFonts w:cstheme="minorHAnsi"/>
          </w:rPr>
          <w:delText>t</w:delText>
        </w:r>
      </w:del>
      <w:ins w:id="54" w:author="Fiona Fidler" w:date="2018-11-22T11:49:00Z">
        <w:r w:rsidR="006B564D">
          <w:rPr>
            <w:rFonts w:cstheme="minorHAnsi"/>
          </w:rPr>
          <w:t>T</w:t>
        </w:r>
      </w:ins>
      <w:r w:rsidR="009307E1">
        <w:rPr>
          <w:rFonts w:cstheme="minorHAnsi"/>
        </w:rPr>
        <w:t xml:space="preserve">he estimated proportion of </w:t>
      </w:r>
      <w:r w:rsidR="000032C6">
        <w:rPr>
          <w:rFonts w:cstheme="minorHAnsi"/>
        </w:rPr>
        <w:t>researchers</w:t>
      </w:r>
      <w:r w:rsidR="009307E1">
        <w:rPr>
          <w:rFonts w:cstheme="minorHAnsi"/>
        </w:rPr>
        <w:t xml:space="preserve"> reporting a power analysis </w:t>
      </w:r>
      <w:commentRangeStart w:id="55"/>
      <w:r w:rsidR="009307E1">
        <w:rPr>
          <w:rFonts w:cstheme="minorHAnsi"/>
        </w:rPr>
        <w:t>at the mean year included in this period</w:t>
      </w:r>
      <w:commentRangeEnd w:id="55"/>
      <w:r w:rsidR="006B564D">
        <w:rPr>
          <w:rStyle w:val="CommentReference"/>
        </w:rPr>
        <w:commentReference w:id="55"/>
      </w:r>
      <w:r w:rsidR="009307E1">
        <w:rPr>
          <w:rFonts w:cstheme="minorHAnsi"/>
        </w:rPr>
        <w:t xml:space="preserve"> </w:t>
      </w:r>
      <w:del w:id="56" w:author="Fiona Fidler" w:date="2018-11-22T11:49:00Z">
        <w:r w:rsidR="009307E1" w:rsidDel="006B564D">
          <w:rPr>
            <w:rFonts w:cstheme="minorHAnsi"/>
          </w:rPr>
          <w:delText xml:space="preserve">being </w:delText>
        </w:r>
      </w:del>
      <w:ins w:id="57" w:author="Fiona Fidler" w:date="2018-11-22T11:49:00Z">
        <w:r w:rsidR="006B564D">
          <w:rPr>
            <w:rFonts w:cstheme="minorHAnsi"/>
          </w:rPr>
          <w:t xml:space="preserve">was </w:t>
        </w:r>
      </w:ins>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w:t>
      </w:r>
      <w:ins w:id="58" w:author="Fiona Fidler" w:date="2018-11-22T11:50:00Z">
        <w:r w:rsidR="006B564D">
          <w:rPr>
            <w:rFonts w:cstheme="minorHAnsi"/>
          </w:rPr>
          <w:t xml:space="preserve">, according to the multilevel </w:t>
        </w:r>
        <w:r w:rsidR="006B564D" w:rsidRPr="004422F7">
          <w:rPr>
            <w:rFonts w:cstheme="minorHAnsi"/>
          </w:rPr>
          <w:t>meta-</w:t>
        </w:r>
        <w:r w:rsidR="006B564D">
          <w:rPr>
            <w:rFonts w:cstheme="minorHAnsi"/>
          </w:rPr>
          <w:t xml:space="preserve">regression </w:t>
        </w:r>
        <w:commentRangeStart w:id="59"/>
        <w:r w:rsidR="006B564D">
          <w:rPr>
            <w:rFonts w:cstheme="minorHAnsi"/>
          </w:rPr>
          <w:t>of the proportion of studies which report a power analysis</w:t>
        </w:r>
        <w:commentRangeEnd w:id="59"/>
        <w:r w:rsidR="006B564D">
          <w:rPr>
            <w:rStyle w:val="CommentReference"/>
          </w:rPr>
          <w:commentReference w:id="59"/>
        </w:r>
      </w:ins>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 xml:space="preserve">estimated proportion of studies reporting a </w:t>
      </w:r>
      <w:commentRangeStart w:id="60"/>
      <w:r w:rsidR="005963EC" w:rsidRPr="004422F7">
        <w:rPr>
          <w:rFonts w:cstheme="minorHAnsi"/>
        </w:rPr>
        <w:t>PA</w:t>
      </w:r>
      <w:commentRangeEnd w:id="60"/>
      <w:r w:rsidR="00CA3A2D">
        <w:rPr>
          <w:rStyle w:val="CommentReference"/>
        </w:rPr>
        <w:commentReference w:id="60"/>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87D1B65" w:rsidR="00B9730A" w:rsidRDefault="00EC78CB" w:rsidP="008E47FB">
      <w:pPr>
        <w:spacing w:line="360" w:lineRule="auto"/>
        <w:ind w:firstLine="720"/>
        <w:rPr>
          <w:rFonts w:cstheme="minorHAnsi"/>
        </w:rPr>
      </w:pPr>
      <w:del w:id="61" w:author="Fiona Fidler" w:date="2018-11-22T14:52:00Z">
        <w:r w:rsidDel="008E47FB">
          <w:rPr>
            <w:rStyle w:val="CommentReference"/>
            <w:rFonts w:cstheme="minorHAnsi"/>
            <w:sz w:val="24"/>
            <w:szCs w:val="24"/>
          </w:rPr>
          <w:delText>Assuming that effect sizes under study in psychology research have not increased, t</w:delText>
        </w:r>
      </w:del>
      <w:ins w:id="62" w:author="Fiona Fidler" w:date="2018-11-22T14:52:00Z">
        <w:r w:rsidR="008E47FB">
          <w:rPr>
            <w:rStyle w:val="CommentReference"/>
            <w:rFonts w:cstheme="minorHAnsi"/>
            <w:sz w:val="24"/>
            <w:szCs w:val="24"/>
          </w:rPr>
          <w:t>T</w:t>
        </w:r>
      </w:ins>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ins w:id="63" w:author="Fiona Fidler" w:date="2018-11-22T14:54:00Z">
        <w:r w:rsidR="008E47FB">
          <w:rPr>
            <w:rStyle w:val="CommentReference"/>
            <w:rFonts w:cstheme="minorHAnsi"/>
            <w:sz w:val="24"/>
            <w:szCs w:val="24"/>
          </w:rPr>
          <w:t xml:space="preserve">The reporting of </w:t>
        </w:r>
      </w:ins>
      <w:del w:id="64" w:author="Fiona Fidler" w:date="2018-11-22T14:54:00Z">
        <w:r w:rsidR="000032C6" w:rsidDel="008E47FB">
          <w:rPr>
            <w:rStyle w:val="CommentReference"/>
            <w:rFonts w:cstheme="minorHAnsi"/>
            <w:sz w:val="24"/>
            <w:szCs w:val="24"/>
          </w:rPr>
          <w:delText xml:space="preserve">Statistical </w:delText>
        </w:r>
      </w:del>
      <w:ins w:id="65" w:author="Fiona Fidler" w:date="2018-11-22T14:54:00Z">
        <w:r w:rsidR="008E47FB">
          <w:rPr>
            <w:rStyle w:val="CommentReference"/>
            <w:rFonts w:cstheme="minorHAnsi"/>
            <w:sz w:val="24"/>
            <w:szCs w:val="24"/>
          </w:rPr>
          <w:t xml:space="preserve">statistical </w:t>
        </w:r>
      </w:ins>
      <w:r w:rsidR="000032C6">
        <w:rPr>
          <w:rStyle w:val="CommentReference"/>
          <w:rFonts w:cstheme="minorHAnsi"/>
          <w:sz w:val="24"/>
          <w:szCs w:val="24"/>
        </w:rPr>
        <w:t xml:space="preserve">power </w:t>
      </w:r>
      <w:ins w:id="66" w:author="Fiona Fidler" w:date="2018-11-22T14:54:00Z">
        <w:r w:rsidR="008E47FB">
          <w:rPr>
            <w:rStyle w:val="CommentReference"/>
            <w:rFonts w:cstheme="minorHAnsi"/>
            <w:sz w:val="24"/>
            <w:szCs w:val="24"/>
          </w:rPr>
          <w:t xml:space="preserve">also </w:t>
        </w:r>
      </w:ins>
      <w:del w:id="67" w:author="Fiona Fidler" w:date="2018-11-22T14:54:00Z">
        <w:r w:rsidR="000032C6" w:rsidDel="008E47FB">
          <w:rPr>
            <w:rStyle w:val="CommentReference"/>
            <w:rFonts w:cstheme="minorHAnsi"/>
            <w:sz w:val="24"/>
            <w:szCs w:val="24"/>
          </w:rPr>
          <w:delText xml:space="preserve">analysis </w:delText>
        </w:r>
        <w:r w:rsidR="0076241B" w:rsidDel="008E47FB">
          <w:rPr>
            <w:rStyle w:val="CommentReference"/>
            <w:rFonts w:cstheme="minorHAnsi"/>
            <w:sz w:val="24"/>
            <w:szCs w:val="24"/>
          </w:rPr>
          <w:delText xml:space="preserve">reporting </w:delText>
        </w:r>
      </w:del>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commentRangeStart w:id="68"/>
      <w:ins w:id="69" w:author="Fiona Fidler" w:date="2018-11-22T14:54:00Z">
        <w:r w:rsidR="008E47FB">
          <w:rPr>
            <w:rFonts w:cstheme="minorHAnsi"/>
          </w:rPr>
          <w:t xml:space="preserve">The conclusion here assumes that there has </w:t>
        </w:r>
        <w:r w:rsidR="008E47FB">
          <w:rPr>
            <w:rStyle w:val="CommentReference"/>
            <w:rFonts w:cstheme="minorHAnsi"/>
            <w:sz w:val="24"/>
            <w:szCs w:val="24"/>
          </w:rPr>
          <w:t xml:space="preserve">not been an increase in the size of effects, </w:t>
        </w:r>
      </w:ins>
      <w:ins w:id="70" w:author="Fiona Fidler" w:date="2018-11-22T14:55:00Z">
        <w:r w:rsidR="008E47FB">
          <w:rPr>
            <w:rStyle w:val="CommentReference"/>
            <w:rFonts w:cstheme="minorHAnsi"/>
            <w:sz w:val="24"/>
            <w:szCs w:val="24"/>
          </w:rPr>
          <w:t xml:space="preserve">to </w:t>
        </w:r>
      </w:ins>
      <w:ins w:id="71" w:author="Fiona Fidler" w:date="2018-11-22T14:54:00Z">
        <w:r w:rsidR="008E47FB">
          <w:rPr>
            <w:rStyle w:val="CommentReference"/>
            <w:rFonts w:cstheme="minorHAnsi"/>
            <w:sz w:val="24"/>
            <w:szCs w:val="24"/>
          </w:rPr>
          <w:t>beyond C</w:t>
        </w:r>
      </w:ins>
      <w:ins w:id="72" w:author="Fiona Fidler" w:date="2018-11-22T14:55:00Z">
        <w:r w:rsidR="008E47FB">
          <w:rPr>
            <w:rStyle w:val="CommentReference"/>
            <w:rFonts w:cstheme="minorHAnsi"/>
            <w:sz w:val="24"/>
            <w:szCs w:val="24"/>
          </w:rPr>
          <w:t>ohen’s benchmarks, over this time period; there is no reason to suspect such an increase</w:t>
        </w:r>
        <w:commentRangeEnd w:id="68"/>
        <w:r w:rsidR="008E47FB">
          <w:rPr>
            <w:rStyle w:val="CommentReference"/>
          </w:rPr>
          <w:commentReference w:id="68"/>
        </w:r>
        <w:r w:rsidR="008E47FB">
          <w:rPr>
            <w:rStyle w:val="CommentReference"/>
            <w:rFonts w:cstheme="minorHAnsi"/>
            <w:sz w:val="24"/>
            <w:szCs w:val="24"/>
          </w:rPr>
          <w:t>.</w:t>
        </w:r>
      </w:ins>
    </w:p>
    <w:p w14:paraId="6D960C4C" w14:textId="1167AC8F"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in </w:t>
      </w:r>
      <w:r w:rsidR="00C7024C">
        <w:rPr>
          <w:rStyle w:val="CommentReference"/>
          <w:color w:val="000000" w:themeColor="text1"/>
          <w:sz w:val="24"/>
          <w:szCs w:val="24"/>
          <w:lang w:val="en-AU"/>
        </w:rPr>
        <w:t>as much as</w:t>
      </w:r>
      <w:r>
        <w:rPr>
          <w:rStyle w:val="CommentReference"/>
          <w:color w:val="000000" w:themeColor="text1"/>
          <w:sz w:val="24"/>
          <w:szCs w:val="24"/>
          <w:lang w:val="en-AU"/>
        </w:rPr>
        <w:t xml:space="preserve">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del w:id="73" w:author="Fiona Fidler" w:date="2018-11-22T15:18:00Z">
        <w:r w:rsidDel="00FE3C85">
          <w:rPr>
            <w:rStyle w:val="CommentReference"/>
            <w:color w:val="000000" w:themeColor="text1"/>
            <w:sz w:val="24"/>
            <w:szCs w:val="24"/>
            <w:lang w:val="en-AU"/>
          </w:rPr>
          <w:delText xml:space="preserve"> fact</w:delText>
        </w:r>
      </w:del>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del w:id="74" w:author="Fiona Fidler" w:date="2018-11-22T15:19:00Z">
        <w:r w:rsidR="00CC6847" w:rsidDel="00FE3C85">
          <w:rPr>
            <w:rStyle w:val="CommentReference"/>
            <w:color w:val="000000" w:themeColor="text1"/>
            <w:sz w:val="24"/>
            <w:szCs w:val="24"/>
            <w:lang w:val="en-AU"/>
          </w:rPr>
          <w:delText xml:space="preserve">goes </w:delText>
        </w:r>
      </w:del>
      <w:ins w:id="75" w:author="Fiona Fidler" w:date="2018-11-22T15:19:00Z">
        <w:r w:rsidR="00FE3C85">
          <w:rPr>
            <w:rStyle w:val="CommentReference"/>
            <w:color w:val="000000" w:themeColor="text1"/>
            <w:sz w:val="24"/>
            <w:szCs w:val="24"/>
            <w:lang w:val="en-AU"/>
          </w:rPr>
          <w:t xml:space="preserve">is going </w:t>
        </w:r>
      </w:ins>
      <w:r w:rsidR="00CC6847">
        <w:rPr>
          <w:rStyle w:val="CommentReference"/>
          <w:color w:val="000000" w:themeColor="text1"/>
          <w:sz w:val="24"/>
          <w:szCs w:val="24"/>
          <w:lang w:val="en-AU"/>
        </w:rPr>
        <w:t xml:space="preserve">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A73715">
        <w:rPr>
          <w:rStyle w:val="CommentReference"/>
          <w:color w:val="000000" w:themeColor="text1"/>
          <w:sz w:val="24"/>
          <w:szCs w:val="24"/>
          <w:lang w:val="en-AU"/>
        </w:rPr>
        <w:t xml:space="preserve"> deflating the amount of unreported findings</w:t>
      </w:r>
      <w:r w:rsidR="00CC6847">
        <w:rPr>
          <w:rStyle w:val="CommentReference"/>
          <w:color w:val="000000" w:themeColor="text1"/>
          <w:sz w:val="24"/>
          <w:szCs w:val="24"/>
          <w:lang w:val="en-AU"/>
        </w:rPr>
        <w:t>)</w:t>
      </w:r>
      <w:ins w:id="76" w:author="Fiona Fidler" w:date="2018-11-22T15:19:00Z">
        <w:r w:rsidR="00FE3C85">
          <w:rPr>
            <w:rStyle w:val="CommentReference"/>
            <w:color w:val="000000" w:themeColor="text1"/>
            <w:sz w:val="24"/>
            <w:szCs w:val="24"/>
            <w:lang w:val="en-AU"/>
          </w:rPr>
          <w:t>,</w:t>
        </w:r>
      </w:ins>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ins w:id="77" w:author="Fiona Fidler" w:date="2018-11-22T15:19:00Z">
        <w:r w:rsidR="00FE3C85">
          <w:rPr>
            <w:rStyle w:val="CommentReference"/>
            <w:color w:val="000000" w:themeColor="text1"/>
            <w:sz w:val="24"/>
            <w:szCs w:val="24"/>
            <w:lang w:val="en-AU"/>
          </w:rPr>
          <w:t xml:space="preserve"> that</w:t>
        </w:r>
      </w:ins>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C0ACC1" w14:textId="77777777" w:rsidR="00FE3C85" w:rsidRDefault="00595E3D" w:rsidP="00936F6D">
      <w:pPr>
        <w:spacing w:line="360" w:lineRule="auto"/>
        <w:ind w:firstLine="720"/>
        <w:rPr>
          <w:ins w:id="78" w:author="Fiona Fidler" w:date="2018-11-22T15:25:00Z"/>
          <w:rStyle w:val="CommentReference"/>
          <w:rFonts w:cstheme="minorHAnsi"/>
          <w:sz w:val="24"/>
          <w:szCs w:val="24"/>
        </w:rPr>
      </w:pPr>
      <w:commentRangeStart w:id="79"/>
      <w:r>
        <w:rPr>
          <w:rStyle w:val="CommentReference"/>
          <w:rFonts w:cstheme="minorHAnsi"/>
          <w:sz w:val="24"/>
          <w:szCs w:val="24"/>
        </w:rPr>
        <w:t>In order to prevent the performance of underpowered research, researchers should consider the likely power of their planned analyses during the planning of research</w:t>
      </w:r>
      <w:commentRangeEnd w:id="79"/>
      <w:r w:rsidR="00FE3C85">
        <w:rPr>
          <w:rStyle w:val="CommentReference"/>
        </w:rPr>
        <w:commentReference w:id="79"/>
      </w:r>
      <w:r>
        <w:rPr>
          <w:rStyle w:val="CommentReference"/>
          <w:rFonts w:cstheme="minorHAnsi"/>
          <w:sz w:val="24"/>
          <w:szCs w:val="24"/>
        </w:rPr>
        <w:t xml:space="preserve">. </w:t>
      </w:r>
      <w:commentRangeStart w:id="80"/>
      <w:r>
        <w:rPr>
          <w:rStyle w:val="CommentReference"/>
          <w:rFonts w:cstheme="minorHAnsi"/>
          <w:sz w:val="24"/>
          <w:szCs w:val="24"/>
        </w:rPr>
        <w:t xml:space="preserve">Given the evidence that </w:t>
      </w:r>
    </w:p>
    <w:p w14:paraId="658C63C4" w14:textId="77777777" w:rsidR="00FE3C85" w:rsidRDefault="00FE3C85" w:rsidP="00936F6D">
      <w:pPr>
        <w:spacing w:line="360" w:lineRule="auto"/>
        <w:ind w:firstLine="720"/>
        <w:rPr>
          <w:ins w:id="81" w:author="Fiona Fidler" w:date="2018-11-22T15:25:00Z"/>
          <w:rStyle w:val="CommentReference"/>
          <w:rFonts w:cstheme="minorHAnsi"/>
          <w:sz w:val="24"/>
          <w:szCs w:val="24"/>
        </w:rPr>
      </w:pPr>
      <w:ins w:id="82" w:author="Fiona Fidler" w:date="2018-11-22T15:25:00Z">
        <w:r>
          <w:rPr>
            <w:rStyle w:val="CommentReference"/>
            <w:rFonts w:cstheme="minorHAnsi"/>
            <w:sz w:val="24"/>
            <w:szCs w:val="24"/>
          </w:rPr>
          <w:t xml:space="preserve">Alternative Start: </w:t>
        </w:r>
      </w:ins>
      <w:del w:id="83" w:author="Fiona Fidler" w:date="2018-11-22T15:25:00Z">
        <w:r w:rsidR="00595E3D" w:rsidDel="00FE3C85">
          <w:rPr>
            <w:rStyle w:val="CommentReference"/>
            <w:rFonts w:cstheme="minorHAnsi"/>
            <w:sz w:val="24"/>
            <w:szCs w:val="24"/>
          </w:rPr>
          <w:delText xml:space="preserve">our </w:delText>
        </w:r>
      </w:del>
      <w:ins w:id="84" w:author="Fiona Fidler" w:date="2018-11-22T15:25:00Z">
        <w:r>
          <w:rPr>
            <w:rStyle w:val="CommentReference"/>
            <w:rFonts w:cstheme="minorHAnsi"/>
            <w:sz w:val="24"/>
            <w:szCs w:val="24"/>
          </w:rPr>
          <w:t xml:space="preserve">Our </w:t>
        </w:r>
      </w:ins>
      <w:r w:rsidR="00595E3D">
        <w:rPr>
          <w:rStyle w:val="CommentReference"/>
          <w:rFonts w:cstheme="minorHAnsi"/>
          <w:sz w:val="24"/>
          <w:szCs w:val="24"/>
        </w:rPr>
        <w:t xml:space="preserve">intuitions are very poor about the likely power and precision of research </w:t>
      </w:r>
      <w:r w:rsidR="00595E3D">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sidR="00595E3D">
        <w:rPr>
          <w:color w:val="000000" w:themeColor="text1"/>
          <w:lang w:val="en-AU"/>
        </w:rPr>
        <w:instrText xml:space="preserve"> ADDIN EN.CITE </w:instrText>
      </w:r>
      <w:r w:rsidR="00595E3D">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sidR="00595E3D">
        <w:rPr>
          <w:color w:val="000000" w:themeColor="text1"/>
          <w:lang w:val="en-AU"/>
        </w:rPr>
        <w:instrText xml:space="preserve"> ADDIN EN.CITE.DATA </w:instrText>
      </w:r>
      <w:r w:rsidR="00595E3D">
        <w:rPr>
          <w:color w:val="000000" w:themeColor="text1"/>
          <w:lang w:val="en-AU"/>
        </w:rPr>
      </w:r>
      <w:r w:rsidR="00595E3D">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595E3D">
        <w:rPr>
          <w:noProof/>
          <w:color w:val="000000" w:themeColor="text1"/>
          <w:lang w:val="en-AU"/>
        </w:rPr>
        <w:t xml:space="preserve">(Marjan Bakker, Hartgerink, Wicherts, &amp; van der Maas, 2016; Obrecht, </w:t>
      </w:r>
      <w:r w:rsidR="00595E3D">
        <w:rPr>
          <w:noProof/>
          <w:color w:val="000000" w:themeColor="text1"/>
          <w:lang w:val="en-AU"/>
        </w:rPr>
        <w:lastRenderedPageBreak/>
        <w:t>Chapman, &amp; Gelman, 2007)</w:t>
      </w:r>
      <w:r w:rsidR="00595E3D">
        <w:rPr>
          <w:color w:val="000000" w:themeColor="text1"/>
          <w:lang w:val="en-AU"/>
        </w:rPr>
        <w:fldChar w:fldCharType="end"/>
      </w:r>
      <w:commentRangeEnd w:id="80"/>
      <w:r>
        <w:rPr>
          <w:rStyle w:val="CommentReference"/>
        </w:rPr>
        <w:commentReference w:id="80"/>
      </w:r>
      <w:ins w:id="85" w:author="Fiona Fidler" w:date="2018-11-22T15:25:00Z">
        <w:r>
          <w:rPr>
            <w:rStyle w:val="CommentReference"/>
            <w:rFonts w:cstheme="minorHAnsi"/>
            <w:sz w:val="24"/>
            <w:szCs w:val="24"/>
          </w:rPr>
          <w:t xml:space="preserve">. For example, xx. </w:t>
        </w:r>
      </w:ins>
      <w:del w:id="86" w:author="Fiona Fidler" w:date="2018-11-22T15:25:00Z">
        <w:r w:rsidR="00595E3D" w:rsidDel="00FE3C85">
          <w:rPr>
            <w:rStyle w:val="CommentReference"/>
            <w:rFonts w:cstheme="minorHAnsi"/>
            <w:sz w:val="24"/>
            <w:szCs w:val="24"/>
          </w:rPr>
          <w:delText>, f</w:delText>
        </w:r>
      </w:del>
      <w:ins w:id="87" w:author="Fiona Fidler" w:date="2018-11-22T15:25:00Z">
        <w:r>
          <w:rPr>
            <w:rStyle w:val="CommentReference"/>
            <w:rFonts w:cstheme="minorHAnsi"/>
            <w:sz w:val="24"/>
            <w:szCs w:val="24"/>
          </w:rPr>
          <w:t>F</w:t>
        </w:r>
      </w:ins>
      <w:r w:rsidR="00595E3D">
        <w:rPr>
          <w:rStyle w:val="CommentReference"/>
          <w:rFonts w:cstheme="minorHAnsi"/>
          <w:sz w:val="24"/>
          <w:szCs w:val="24"/>
        </w:rPr>
        <w:t xml:space="preserve">ormal power analysis, analyses to ensure a good probability of obtaining sufficiently narrow confidence intervals, or sufficiently convincing evidence via Bayes factors </w:t>
      </w:r>
      <w:del w:id="88" w:author="Fiona Fidler" w:date="2018-11-22T15:25:00Z">
        <w:r w:rsidR="00595E3D" w:rsidDel="00FE3C85">
          <w:rPr>
            <w:rStyle w:val="CommentReference"/>
            <w:rFonts w:cstheme="minorHAnsi"/>
            <w:sz w:val="24"/>
            <w:szCs w:val="24"/>
          </w:rPr>
          <w:delText>will be</w:delText>
        </w:r>
      </w:del>
      <w:ins w:id="89" w:author="Fiona Fidler" w:date="2018-11-22T15:25:00Z">
        <w:r>
          <w:rPr>
            <w:rStyle w:val="CommentReference"/>
            <w:rFonts w:cstheme="minorHAnsi"/>
            <w:sz w:val="24"/>
            <w:szCs w:val="24"/>
          </w:rPr>
          <w:t>are therefore</w:t>
        </w:r>
      </w:ins>
      <w:r w:rsidR="00595E3D">
        <w:rPr>
          <w:rStyle w:val="CommentReference"/>
          <w:rFonts w:cstheme="minorHAnsi"/>
          <w:sz w:val="24"/>
          <w:szCs w:val="24"/>
        </w:rPr>
        <w:t xml:space="preserve"> necessary for researchers to have </w:t>
      </w:r>
      <w:commentRangeStart w:id="90"/>
      <w:r w:rsidR="00595E3D">
        <w:rPr>
          <w:rStyle w:val="CommentReference"/>
          <w:rFonts w:cstheme="minorHAnsi"/>
          <w:sz w:val="24"/>
          <w:szCs w:val="24"/>
        </w:rPr>
        <w:t>accurate</w:t>
      </w:r>
      <w:commentRangeEnd w:id="90"/>
      <w:r>
        <w:rPr>
          <w:rStyle w:val="CommentReference"/>
        </w:rPr>
        <w:commentReference w:id="90"/>
      </w:r>
      <w:r w:rsidR="00595E3D">
        <w:rPr>
          <w:rStyle w:val="CommentReference"/>
          <w:rFonts w:cstheme="minorHAnsi"/>
          <w:sz w:val="24"/>
          <w:szCs w:val="24"/>
        </w:rPr>
        <w:t xml:space="preserve"> </w:t>
      </w:r>
      <w:del w:id="91" w:author="Fiona Fidler" w:date="2018-11-22T15:25:00Z">
        <w:r w:rsidR="00595E3D" w:rsidDel="00FE3C85">
          <w:rPr>
            <w:rStyle w:val="CommentReference"/>
            <w:rFonts w:cstheme="minorHAnsi"/>
            <w:sz w:val="24"/>
            <w:szCs w:val="24"/>
          </w:rPr>
          <w:delText xml:space="preserve">intuitions </w:delText>
        </w:r>
      </w:del>
    </w:p>
    <w:p w14:paraId="5F12969F" w14:textId="530140FA" w:rsidR="00936F6D" w:rsidRDefault="00FE3C85">
      <w:pPr>
        <w:spacing w:line="360" w:lineRule="auto"/>
        <w:rPr>
          <w:color w:val="000000" w:themeColor="text1"/>
          <w:lang w:val="en-AU"/>
        </w:rPr>
        <w:pPrChange w:id="92" w:author="Fiona Fidler" w:date="2018-11-22T15:26:00Z">
          <w:pPr>
            <w:spacing w:line="360" w:lineRule="auto"/>
            <w:ind w:firstLine="720"/>
          </w:pPr>
        </w:pPrChange>
      </w:pPr>
      <w:ins w:id="93" w:author="Fiona Fidler" w:date="2018-11-22T15:25:00Z">
        <w:r>
          <w:rPr>
            <w:rStyle w:val="CommentReference"/>
            <w:rFonts w:cstheme="minorHAnsi"/>
            <w:sz w:val="24"/>
            <w:szCs w:val="24"/>
          </w:rPr>
          <w:t xml:space="preserve">conceptions </w:t>
        </w:r>
      </w:ins>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relatively simpl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ins w:id="94" w:author="Fiona Fidler" w:date="2018-11-22T15:26:00Z">
        <w:r>
          <w:rPr>
            <w:color w:val="000000" w:themeColor="text1"/>
            <w:lang w:val="en-AU"/>
          </w:rPr>
          <w:t xml:space="preserve">. </w:t>
        </w:r>
      </w:ins>
      <w:del w:id="95" w:author="Fiona Fidler" w:date="2018-11-22T15:26:00Z">
        <w:r w:rsidR="00595E3D" w:rsidDel="00FE3C85">
          <w:rPr>
            <w:color w:val="000000" w:themeColor="text1"/>
            <w:lang w:val="en-AU"/>
          </w:rPr>
          <w:delText xml:space="preserve">, although if </w:delText>
        </w:r>
      </w:del>
      <w:del w:id="96" w:author="Fiona Fidler" w:date="2018-11-22T15:27:00Z">
        <w:r w:rsidR="00595E3D" w:rsidDel="00FE3C85">
          <w:rPr>
            <w:color w:val="000000" w:themeColor="text1"/>
            <w:lang w:val="en-AU"/>
          </w:rPr>
          <w:delText>m</w:delText>
        </w:r>
      </w:del>
      <w:ins w:id="97" w:author="Fiona Fidler" w:date="2018-11-22T15:27:00Z">
        <w:r>
          <w:rPr>
            <w:color w:val="000000" w:themeColor="text1"/>
            <w:lang w:val="en-AU"/>
          </w:rPr>
          <w:t>M</w:t>
        </w:r>
      </w:ins>
      <w:r w:rsidR="00595E3D">
        <w:rPr>
          <w:color w:val="000000" w:themeColor="text1"/>
          <w:lang w:val="en-AU"/>
        </w:rPr>
        <w:t xml:space="preserve">ore complex analyses </w:t>
      </w:r>
      <w:del w:id="98" w:author="Fiona Fidler" w:date="2018-11-22T15:27:00Z">
        <w:r w:rsidR="00595E3D" w:rsidDel="00FE3C85">
          <w:rPr>
            <w:color w:val="000000" w:themeColor="text1"/>
            <w:lang w:val="en-AU"/>
          </w:rPr>
          <w:delText>are planned collaboration with a</w:delText>
        </w:r>
      </w:del>
      <w:ins w:id="99" w:author="Fiona Fidler" w:date="2018-11-22T15:27:00Z">
        <w:r>
          <w:rPr>
            <w:color w:val="000000" w:themeColor="text1"/>
            <w:lang w:val="en-AU"/>
          </w:rPr>
          <w:t>may require</w:t>
        </w:r>
      </w:ins>
      <w:r w:rsidR="00595E3D">
        <w:rPr>
          <w:color w:val="000000" w:themeColor="text1"/>
          <w:lang w:val="en-AU"/>
        </w:rPr>
        <w:t xml:space="preserve"> statistical </w:t>
      </w:r>
      <w:del w:id="100" w:author="Fiona Fidler" w:date="2018-11-22T15:27:00Z">
        <w:r w:rsidR="00595E3D" w:rsidDel="00FE3C85">
          <w:rPr>
            <w:color w:val="000000" w:themeColor="text1"/>
            <w:lang w:val="en-AU"/>
          </w:rPr>
          <w:delText>consultant may be necessary</w:delText>
        </w:r>
      </w:del>
      <w:ins w:id="101" w:author="Fiona Fidler" w:date="2018-11-22T15:27:00Z">
        <w:r>
          <w:rPr>
            <w:color w:val="000000" w:themeColor="text1"/>
            <w:lang w:val="en-AU"/>
          </w:rPr>
          <w:t>consultation</w:t>
        </w:r>
      </w:ins>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2937F668"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ins w:id="102" w:author="Fiona Fidler" w:date="2018-11-22T15:21:00Z">
        <w:r w:rsidR="00FE3C85">
          <w:rPr>
            <w:rStyle w:val="CommentReference"/>
            <w:rFonts w:cstheme="minorHAnsi"/>
            <w:sz w:val="24"/>
            <w:szCs w:val="24"/>
          </w:rPr>
          <w:t xml:space="preserve">can/should </w:t>
        </w:r>
      </w:ins>
      <w:ins w:id="103" w:author="Fiona Fidler" w:date="2018-11-22T15:27:00Z">
        <w:r w:rsidR="00FE3C85">
          <w:rPr>
            <w:rStyle w:val="CommentReference"/>
            <w:rFonts w:cstheme="minorHAnsi"/>
            <w:sz w:val="24"/>
            <w:szCs w:val="24"/>
          </w:rPr>
          <w:t xml:space="preserve">also </w:t>
        </w:r>
      </w:ins>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w:t>
      </w:r>
      <w:commentRangeStart w:id="104"/>
      <w:commentRangeStart w:id="105"/>
      <w:r>
        <w:rPr>
          <w:rStyle w:val="CommentReference"/>
          <w:rFonts w:cstheme="minorHAnsi"/>
          <w:sz w:val="24"/>
          <w:szCs w:val="24"/>
        </w:rPr>
        <w:t xml:space="preserve">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w:t>
      </w:r>
      <w:commentRangeEnd w:id="104"/>
      <w:r w:rsidR="00FE3C85">
        <w:rPr>
          <w:rStyle w:val="CommentReference"/>
        </w:rPr>
        <w:commentReference w:id="104"/>
      </w:r>
      <w:r>
        <w:rPr>
          <w:rStyle w:val="CommentReference"/>
          <w:rFonts w:cstheme="minorHAnsi"/>
          <w:sz w:val="24"/>
          <w:szCs w:val="24"/>
        </w:rPr>
        <w:t xml:space="preserve">requiring the truthful justification of sample sizes as a routine part of research forces researchers to think about these issues, and actively acknowledge that other constraints lead to sample size planning decisions when that is the case. </w:t>
      </w:r>
      <w:commentRangeEnd w:id="105"/>
      <w:r w:rsidR="00FE3C85">
        <w:rPr>
          <w:rStyle w:val="CommentReference"/>
        </w:rPr>
        <w:commentReference w:id="105"/>
      </w:r>
    </w:p>
    <w:p w14:paraId="6451BDC7" w14:textId="5335DFA3" w:rsidR="00FE3C85" w:rsidRDefault="00CD0F90" w:rsidP="00030554">
      <w:pPr>
        <w:spacing w:line="360" w:lineRule="auto"/>
        <w:ind w:firstLine="720"/>
        <w:rPr>
          <w:ins w:id="106" w:author="Fiona Fidler" w:date="2018-11-22T15:29:00Z"/>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ins w:id="107" w:author="Fiona Fidler" w:date="2018-11-22T15:23:00Z">
        <w:r w:rsidR="00FE3C85">
          <w:rPr>
            <w:rStyle w:val="CommentReference"/>
            <w:color w:val="000000" w:themeColor="text1"/>
            <w:sz w:val="24"/>
            <w:szCs w:val="24"/>
            <w:lang w:val="en-AU"/>
          </w:rPr>
          <w:t>--</w:t>
        </w:r>
      </w:ins>
      <w:del w:id="108" w:author="Fiona Fidler" w:date="2018-11-22T15:23:00Z">
        <w:r w:rsidR="00595E3D" w:rsidDel="00FE3C85">
          <w:rPr>
            <w:rStyle w:val="CommentReference"/>
            <w:color w:val="000000" w:themeColor="text1"/>
            <w:sz w:val="24"/>
            <w:szCs w:val="24"/>
            <w:lang w:val="en-AU"/>
          </w:rPr>
          <w:delText xml:space="preserve">, </w:delText>
        </w:r>
      </w:del>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ins w:id="109" w:author="Fiona Fidler" w:date="2018-11-22T15:28:00Z">
        <w:r w:rsidR="00FE3C85">
          <w:rPr>
            <w:rStyle w:val="CommentReference"/>
            <w:color w:val="000000" w:themeColor="text1"/>
            <w:sz w:val="24"/>
            <w:szCs w:val="24"/>
            <w:lang w:val="en-AU"/>
          </w:rPr>
          <w:t xml:space="preserve">that </w:t>
        </w:r>
      </w:ins>
      <w:del w:id="110" w:author="Fiona Fidler" w:date="2018-11-22T15:28:00Z">
        <w:r w:rsidR="00936F6D" w:rsidDel="00FE3C85">
          <w:rPr>
            <w:rStyle w:val="CommentReference"/>
            <w:color w:val="000000" w:themeColor="text1"/>
            <w:sz w:val="24"/>
            <w:szCs w:val="24"/>
            <w:lang w:val="en-AU"/>
          </w:rPr>
          <w:delText xml:space="preserve">that reviewers </w:delText>
        </w:r>
      </w:del>
      <w:ins w:id="111" w:author="Fiona Fidler" w:date="2018-11-22T15:28:00Z">
        <w:r w:rsidR="00FE3C85">
          <w:rPr>
            <w:rStyle w:val="CommentReference"/>
            <w:color w:val="000000" w:themeColor="text1"/>
            <w:sz w:val="24"/>
            <w:szCs w:val="24"/>
            <w:lang w:val="en-AU"/>
          </w:rPr>
          <w:t xml:space="preserve">editors </w:t>
        </w:r>
      </w:ins>
      <w:r w:rsidR="00936F6D">
        <w:rPr>
          <w:rStyle w:val="CommentReference"/>
          <w:color w:val="000000" w:themeColor="text1"/>
          <w:sz w:val="24"/>
          <w:szCs w:val="24"/>
          <w:lang w:val="en-AU"/>
        </w:rPr>
        <w:t xml:space="preserve">should require </w:t>
      </w:r>
      <w:del w:id="112" w:author="Fiona Fidler" w:date="2018-11-22T15:28:00Z">
        <w:r w:rsidR="00936F6D" w:rsidDel="00FE3C85">
          <w:rPr>
            <w:rStyle w:val="CommentReference"/>
            <w:color w:val="000000" w:themeColor="text1"/>
            <w:sz w:val="24"/>
            <w:szCs w:val="24"/>
            <w:lang w:val="en-AU"/>
          </w:rPr>
          <w:delText>their publication</w:delText>
        </w:r>
      </w:del>
      <w:ins w:id="113" w:author="Fiona Fidler" w:date="2018-11-22T15:28:00Z">
        <w:r w:rsidR="00FE3C85">
          <w:rPr>
            <w:rStyle w:val="CommentReference"/>
            <w:color w:val="000000" w:themeColor="text1"/>
            <w:sz w:val="24"/>
            <w:szCs w:val="24"/>
            <w:lang w:val="en-AU"/>
          </w:rPr>
          <w:t>reporting of this analysis</w:t>
        </w:r>
      </w:ins>
      <w:ins w:id="114" w:author="Fiona Fidler" w:date="2018-11-22T15:23:00Z">
        <w:r w:rsidR="00FE3C85">
          <w:rPr>
            <w:rStyle w:val="CommentReference"/>
            <w:color w:val="000000" w:themeColor="text1"/>
            <w:sz w:val="24"/>
            <w:szCs w:val="24"/>
            <w:lang w:val="en-AU"/>
          </w:rPr>
          <w:t>--</w:t>
        </w:r>
      </w:ins>
      <w:del w:id="115" w:author="Fiona Fidler" w:date="2018-11-22T15:23:00Z">
        <w:r w:rsidR="00595E3D" w:rsidDel="00FE3C85">
          <w:rPr>
            <w:rStyle w:val="CommentReference"/>
            <w:color w:val="000000" w:themeColor="text1"/>
            <w:sz w:val="24"/>
            <w:szCs w:val="24"/>
            <w:lang w:val="en-AU"/>
          </w:rPr>
          <w:delText xml:space="preserve">, </w:delText>
        </w:r>
        <w:r w:rsidR="00936F6D" w:rsidDel="00FE3C85">
          <w:rPr>
            <w:rStyle w:val="CommentReference"/>
            <w:color w:val="000000" w:themeColor="text1"/>
            <w:sz w:val="24"/>
            <w:szCs w:val="24"/>
            <w:lang w:val="en-AU"/>
          </w:rPr>
          <w:delText>are</w:delText>
        </w:r>
      </w:del>
      <w:ins w:id="116" w:author="Fiona Fidler" w:date="2018-11-22T15:23:00Z">
        <w:r w:rsidR="00FE3C85">
          <w:rPr>
            <w:rStyle w:val="CommentReference"/>
            <w:color w:val="000000" w:themeColor="text1"/>
            <w:sz w:val="24"/>
            <w:szCs w:val="24"/>
            <w:lang w:val="en-AU"/>
          </w:rPr>
          <w:t>is</w:t>
        </w:r>
      </w:ins>
      <w:r w:rsidR="00595E3D">
        <w:rPr>
          <w:rStyle w:val="CommentReference"/>
          <w:color w:val="000000" w:themeColor="text1"/>
          <w:sz w:val="24"/>
          <w:szCs w:val="24"/>
          <w:lang w:val="en-AU"/>
        </w:rPr>
        <w:t xml:space="preserve"> the suggested remedy in almost all of the </w:t>
      </w:r>
      <w:ins w:id="117" w:author="Fiona Fidler" w:date="2018-11-22T15:23:00Z">
        <w:r w:rsidR="00FE3C85">
          <w:rPr>
            <w:rStyle w:val="CommentReference"/>
            <w:color w:val="000000" w:themeColor="text1"/>
            <w:sz w:val="24"/>
            <w:szCs w:val="24"/>
            <w:lang w:val="en-AU"/>
          </w:rPr>
          <w:t xml:space="preserve">statistical power reviews included in the current analysis. </w:t>
        </w:r>
      </w:ins>
      <w:del w:id="118" w:author="Fiona Fidler" w:date="2018-11-22T15:23:00Z">
        <w:r w:rsidR="00595E3D" w:rsidDel="00FE3C85">
          <w:rPr>
            <w:rStyle w:val="CommentReference"/>
            <w:color w:val="000000" w:themeColor="text1"/>
            <w:sz w:val="24"/>
            <w:szCs w:val="24"/>
            <w:lang w:val="en-AU"/>
          </w:rPr>
          <w:delText xml:space="preserve">papers included in this review. </w:delText>
        </w:r>
      </w:del>
      <w:del w:id="119" w:author="Fiona Fidler" w:date="2018-11-22T15:24:00Z">
        <w:r w:rsidR="005A2C2E" w:rsidDel="00FE3C85">
          <w:rPr>
            <w:rStyle w:val="CommentReference"/>
            <w:color w:val="000000" w:themeColor="text1"/>
            <w:sz w:val="24"/>
            <w:szCs w:val="24"/>
            <w:lang w:val="en-AU"/>
          </w:rPr>
          <w:delText>Given</w:delText>
        </w:r>
        <w:r w:rsidR="00936F6D" w:rsidDel="00FE3C85">
          <w:rPr>
            <w:rStyle w:val="CommentReference"/>
            <w:color w:val="000000" w:themeColor="text1"/>
            <w:sz w:val="24"/>
            <w:szCs w:val="24"/>
            <w:lang w:val="en-AU"/>
          </w:rPr>
          <w:delText xml:space="preserve"> th</w:delText>
        </w:r>
      </w:del>
      <w:del w:id="120" w:author="Fiona Fidler" w:date="2018-11-22T15:23:00Z">
        <w:r w:rsidR="00936F6D" w:rsidDel="00FE3C85">
          <w:rPr>
            <w:rStyle w:val="CommentReference"/>
            <w:color w:val="000000" w:themeColor="text1"/>
            <w:sz w:val="24"/>
            <w:szCs w:val="24"/>
            <w:lang w:val="en-AU"/>
          </w:rPr>
          <w:delText>at</w:delText>
        </w:r>
        <w:r w:rsidDel="00FE3C85">
          <w:rPr>
            <w:rStyle w:val="CommentReference"/>
            <w:color w:val="000000" w:themeColor="text1"/>
            <w:sz w:val="24"/>
            <w:szCs w:val="24"/>
            <w:lang w:val="en-AU"/>
          </w:rPr>
          <w:delText xml:space="preserve"> these sugges</w:delText>
        </w:r>
      </w:del>
      <w:ins w:id="121" w:author="Fiona Fidler" w:date="2018-11-22T15:24:00Z">
        <w:r w:rsidR="00FE3C85">
          <w:rPr>
            <w:rStyle w:val="CommentReference"/>
            <w:color w:val="000000" w:themeColor="text1"/>
            <w:sz w:val="24"/>
            <w:szCs w:val="24"/>
            <w:lang w:val="en-AU"/>
          </w:rPr>
          <w:t>It has</w:t>
        </w:r>
      </w:ins>
      <w:del w:id="122" w:author="Fiona Fidler" w:date="2018-11-22T15:23:00Z">
        <w:r w:rsidDel="00FE3C85">
          <w:rPr>
            <w:rStyle w:val="CommentReference"/>
            <w:color w:val="000000" w:themeColor="text1"/>
            <w:sz w:val="24"/>
            <w:szCs w:val="24"/>
            <w:lang w:val="en-AU"/>
          </w:rPr>
          <w:delText>tions have</w:delText>
        </w:r>
      </w:del>
      <w:r>
        <w:rPr>
          <w:rStyle w:val="CommentReference"/>
          <w:color w:val="000000" w:themeColor="text1"/>
          <w:sz w:val="24"/>
          <w:szCs w:val="24"/>
          <w:lang w:val="en-AU"/>
        </w:rPr>
        <w:t xml:space="preserve"> clearly failed to </w:t>
      </w:r>
      <w:del w:id="123" w:author="Fiona Fidler" w:date="2018-11-22T15:24:00Z">
        <w:r w:rsidDel="00FE3C85">
          <w:rPr>
            <w:rStyle w:val="CommentReference"/>
            <w:color w:val="000000" w:themeColor="text1"/>
            <w:sz w:val="24"/>
            <w:szCs w:val="24"/>
            <w:lang w:val="en-AU"/>
          </w:rPr>
          <w:delText>have a</w:delText>
        </w:r>
        <w:r w:rsidR="00595E3D" w:rsidDel="00FE3C85">
          <w:rPr>
            <w:rStyle w:val="CommentReference"/>
            <w:color w:val="000000" w:themeColor="text1"/>
            <w:sz w:val="24"/>
            <w:szCs w:val="24"/>
            <w:lang w:val="en-AU"/>
          </w:rPr>
          <w:delText>n</w:delText>
        </w:r>
        <w:r w:rsidR="009E4CB0" w:rsidDel="00FE3C85">
          <w:rPr>
            <w:rStyle w:val="CommentReference"/>
            <w:color w:val="000000" w:themeColor="text1"/>
            <w:sz w:val="24"/>
            <w:szCs w:val="24"/>
            <w:lang w:val="en-AU"/>
          </w:rPr>
          <w:delText>y</w:delText>
        </w:r>
        <w:r w:rsidDel="00FE3C85">
          <w:rPr>
            <w:rStyle w:val="CommentReference"/>
            <w:color w:val="000000" w:themeColor="text1"/>
            <w:sz w:val="24"/>
            <w:szCs w:val="24"/>
            <w:lang w:val="en-AU"/>
          </w:rPr>
          <w:delText xml:space="preserve"> impact</w:delText>
        </w:r>
      </w:del>
      <w:ins w:id="124" w:author="Fiona Fidler" w:date="2018-11-22T15:24:00Z">
        <w:r w:rsidR="00FE3C85">
          <w:rPr>
            <w:rStyle w:val="CommentReference"/>
            <w:color w:val="000000" w:themeColor="text1"/>
            <w:sz w:val="24"/>
            <w:szCs w:val="24"/>
            <w:lang w:val="en-AU"/>
          </w:rPr>
          <w:t>influence</w:t>
        </w:r>
      </w:ins>
      <w:r>
        <w:rPr>
          <w:rStyle w:val="CommentReference"/>
          <w:color w:val="000000" w:themeColor="text1"/>
          <w:sz w:val="24"/>
          <w:szCs w:val="24"/>
          <w:lang w:val="en-AU"/>
        </w:rPr>
        <w:t xml:space="preserve"> </w:t>
      </w:r>
      <w:del w:id="125" w:author="Fiona Fidler" w:date="2018-11-22T15:24:00Z">
        <w:r w:rsidDel="00FE3C85">
          <w:rPr>
            <w:rStyle w:val="CommentReference"/>
            <w:color w:val="000000" w:themeColor="text1"/>
            <w:sz w:val="24"/>
            <w:szCs w:val="24"/>
            <w:lang w:val="en-AU"/>
          </w:rPr>
          <w:delText xml:space="preserve">on </w:delText>
        </w:r>
      </w:del>
      <w:r>
        <w:rPr>
          <w:rStyle w:val="CommentReference"/>
          <w:color w:val="000000" w:themeColor="text1"/>
          <w:sz w:val="24"/>
          <w:szCs w:val="24"/>
          <w:lang w:val="en-AU"/>
        </w:rPr>
        <w:t>the practices of working scientists</w:t>
      </w:r>
      <w:ins w:id="126" w:author="Fiona Fidler" w:date="2018-11-22T15:24:00Z">
        <w:r w:rsidR="00FE3C85">
          <w:rPr>
            <w:rStyle w:val="CommentReference"/>
            <w:color w:val="000000" w:themeColor="text1"/>
            <w:sz w:val="24"/>
            <w:szCs w:val="24"/>
            <w:lang w:val="en-AU"/>
          </w:rPr>
          <w:t>.</w:t>
        </w:r>
      </w:ins>
      <w:del w:id="127" w:author="Fiona Fidler" w:date="2018-11-22T15:24:00Z">
        <w:r w:rsidR="005A2C2E" w:rsidDel="00FE3C85">
          <w:rPr>
            <w:rStyle w:val="CommentReference"/>
            <w:color w:val="000000" w:themeColor="text1"/>
            <w:sz w:val="24"/>
            <w:szCs w:val="24"/>
            <w:lang w:val="en-AU"/>
          </w:rPr>
          <w:delText>, I am not optimistic that anything will change in the near future</w:delText>
        </w:r>
        <w:r w:rsidDel="00FE3C85">
          <w:rPr>
            <w:rStyle w:val="CommentReference"/>
            <w:color w:val="000000" w:themeColor="text1"/>
            <w:sz w:val="24"/>
            <w:szCs w:val="24"/>
            <w:lang w:val="en-AU"/>
          </w:rPr>
          <w:delText>.</w:delText>
        </w:r>
      </w:del>
      <w:r>
        <w:rPr>
          <w:rStyle w:val="CommentReference"/>
          <w:color w:val="000000" w:themeColor="text1"/>
          <w:sz w:val="24"/>
          <w:szCs w:val="24"/>
          <w:lang w:val="en-AU"/>
        </w:rPr>
        <w:t xml:space="preserve"> </w:t>
      </w:r>
      <w:ins w:id="128" w:author="Fiona Fidler" w:date="2018-11-22T15:28:00Z">
        <w:r w:rsidR="00FE3C85">
          <w:rPr>
            <w:rStyle w:val="CommentReference"/>
            <w:color w:val="000000" w:themeColor="text1"/>
            <w:sz w:val="24"/>
            <w:szCs w:val="24"/>
            <w:lang w:val="en-AU"/>
          </w:rPr>
          <w:t xml:space="preserve">It is hard to imagine that saying it again here will </w:t>
        </w:r>
      </w:ins>
      <w:ins w:id="129" w:author="Fiona Fidler" w:date="2018-11-22T15:29:00Z">
        <w:r w:rsidR="00FE3C85">
          <w:rPr>
            <w:rStyle w:val="CommentReference"/>
            <w:color w:val="000000" w:themeColor="text1"/>
            <w:sz w:val="24"/>
            <w:szCs w:val="24"/>
            <w:lang w:val="en-AU"/>
          </w:rPr>
          <w:t>result in anything different.</w:t>
        </w:r>
      </w:ins>
    </w:p>
    <w:p w14:paraId="0696CE49" w14:textId="6ED90122"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t>
      </w:r>
      <w:del w:id="130" w:author="Fiona Fidler" w:date="2018-11-22T15:28:00Z">
        <w:r w:rsidDel="00FE3C85">
          <w:rPr>
            <w:rStyle w:val="CommentReference"/>
            <w:color w:val="000000" w:themeColor="text1"/>
            <w:sz w:val="24"/>
            <w:szCs w:val="24"/>
            <w:lang w:val="en-AU"/>
          </w:rPr>
          <w:delText xml:space="preserve">that </w:delText>
        </w:r>
      </w:del>
      <w:r>
        <w:rPr>
          <w:rStyle w:val="CommentReference"/>
          <w:color w:val="000000" w:themeColor="text1"/>
          <w:sz w:val="24"/>
          <w:szCs w:val="24"/>
          <w:lang w:val="en-AU"/>
        </w:rPr>
        <w:t xml:space="preserve">we must </w:t>
      </w:r>
      <w:r w:rsidR="00CD0F90">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sidR="00CD0F90">
        <w:rPr>
          <w:rStyle w:val="CommentReference"/>
          <w:color w:val="000000" w:themeColor="text1"/>
          <w:sz w:val="24"/>
          <w:szCs w:val="24"/>
          <w:lang w:val="en-AU"/>
        </w:rPr>
        <w:t>effect size estimates</w:t>
      </w:r>
      <w:ins w:id="131" w:author="Fiona Fidler" w:date="2018-11-22T15:29:00Z">
        <w:r w:rsidR="00FE3C85">
          <w:rPr>
            <w:rStyle w:val="CommentReference"/>
            <w:color w:val="000000" w:themeColor="text1"/>
            <w:sz w:val="24"/>
            <w:szCs w:val="24"/>
            <w:lang w:val="en-AU"/>
          </w:rPr>
          <w:t xml:space="preserve"> and</w:t>
        </w:r>
      </w:ins>
      <w:del w:id="132" w:author="Fiona Fidler" w:date="2018-11-22T15:29:00Z">
        <w:r w:rsidR="009E4CB0" w:rsidDel="00FE3C85">
          <w:rPr>
            <w:rStyle w:val="CommentReference"/>
            <w:color w:val="000000" w:themeColor="text1"/>
            <w:sz w:val="24"/>
            <w:szCs w:val="24"/>
            <w:lang w:val="en-AU"/>
          </w:rPr>
          <w:delText>,</w:delText>
        </w:r>
      </w:del>
      <w:r w:rsidR="005A2C2E">
        <w:rPr>
          <w:rStyle w:val="CommentReference"/>
          <w:color w:val="000000" w:themeColor="text1"/>
          <w:sz w:val="24"/>
          <w:szCs w:val="24"/>
          <w:lang w:val="en-AU"/>
        </w:rPr>
        <w:t xml:space="preserve"> does not </w:t>
      </w:r>
      <w:r w:rsidR="00CD0F90">
        <w:rPr>
          <w:rStyle w:val="CommentReference"/>
          <w:color w:val="000000" w:themeColor="text1"/>
          <w:sz w:val="24"/>
          <w:szCs w:val="24"/>
          <w:lang w:val="en-AU"/>
        </w:rPr>
        <w:lastRenderedPageBreak/>
        <w:t xml:space="preserve">have a constrained false positive error </w:t>
      </w:r>
      <w:proofErr w:type="gramStart"/>
      <w:r w:rsidR="00CD0F90">
        <w:rPr>
          <w:rStyle w:val="CommentReference"/>
          <w:color w:val="000000" w:themeColor="text1"/>
          <w:sz w:val="24"/>
          <w:szCs w:val="24"/>
          <w:lang w:val="en-AU"/>
        </w:rPr>
        <w:t>rate</w:t>
      </w:r>
      <w:commentRangeStart w:id="133"/>
      <w:r w:rsidR="005A2C2E">
        <w:rPr>
          <w:rStyle w:val="CommentReference"/>
          <w:color w:val="000000" w:themeColor="text1"/>
          <w:sz w:val="24"/>
          <w:szCs w:val="24"/>
          <w:lang w:val="en-AU"/>
        </w:rPr>
        <w:t>, and</w:t>
      </w:r>
      <w:proofErr w:type="gramEnd"/>
      <w:r w:rsidR="005A2C2E">
        <w:rPr>
          <w:rStyle w:val="CommentReference"/>
          <w:color w:val="000000" w:themeColor="text1"/>
          <w:sz w:val="24"/>
          <w:szCs w:val="24"/>
          <w:lang w:val="en-AU"/>
        </w:rPr>
        <w:t xml:space="preserve"> should be understood as </w:t>
      </w:r>
      <w:r w:rsidR="00CD0F90">
        <w:rPr>
          <w:rStyle w:val="CommentReference"/>
          <w:color w:val="000000" w:themeColor="text1"/>
          <w:sz w:val="24"/>
          <w:szCs w:val="24"/>
          <w:lang w:val="en-AU"/>
        </w:rPr>
        <w:t>inherently exploratory</w:t>
      </w:r>
      <w:commentRangeEnd w:id="133"/>
      <w:r w:rsidR="00FE3C85">
        <w:rPr>
          <w:rStyle w:val="CommentReference"/>
        </w:rPr>
        <w:commentReference w:id="133"/>
      </w:r>
      <w:r w:rsidR="005A2C2E">
        <w:rPr>
          <w:rStyle w:val="CommentReference"/>
          <w:color w:val="000000" w:themeColor="text1"/>
          <w:sz w:val="24"/>
          <w:szCs w:val="24"/>
          <w:lang w:val="en-AU"/>
        </w:rPr>
        <w:t xml:space="preserve">. </w:t>
      </w:r>
      <w:del w:id="134" w:author="Fiona Fidler" w:date="2018-11-22T15:30:00Z">
        <w:r w:rsidR="00CD0F90" w:rsidDel="00DD412D">
          <w:rPr>
            <w:rStyle w:val="CommentReference"/>
            <w:color w:val="000000" w:themeColor="text1"/>
            <w:sz w:val="24"/>
            <w:szCs w:val="24"/>
            <w:lang w:val="en-AU"/>
          </w:rPr>
          <w:delText xml:space="preserve">This </w:delText>
        </w:r>
      </w:del>
      <w:ins w:id="135" w:author="Fiona Fidler" w:date="2018-11-22T15:30:00Z">
        <w:r w:rsidR="00DD412D">
          <w:rPr>
            <w:rStyle w:val="CommentReference"/>
            <w:color w:val="000000" w:themeColor="text1"/>
            <w:sz w:val="24"/>
            <w:szCs w:val="24"/>
            <w:lang w:val="en-AU"/>
          </w:rPr>
          <w:t xml:space="preserve">It also </w:t>
        </w:r>
      </w:ins>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Pr>
          <w:rStyle w:val="CommentReference"/>
          <w:color w:val="000000" w:themeColor="text1"/>
          <w:sz w:val="24"/>
          <w:szCs w:val="24"/>
          <w:lang w:val="en-AU"/>
        </w:rPr>
        <w:t xml:space="preserve">. </w:t>
      </w:r>
      <w:commentRangeStart w:id="136"/>
      <w:r>
        <w:rPr>
          <w:rStyle w:val="CommentReference"/>
          <w:color w:val="000000" w:themeColor="text1"/>
          <w:sz w:val="24"/>
          <w:szCs w:val="24"/>
          <w:lang w:val="en-AU"/>
        </w:rPr>
        <w:t xml:space="preserve">Bayesian statistical approaches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seems likely to lead to similarly problematic reporting habits in a different statistical approach.</w:t>
      </w:r>
      <w:commentRangeEnd w:id="136"/>
      <w:r w:rsidR="00DD412D">
        <w:rPr>
          <w:rStyle w:val="CommentReference"/>
        </w:rPr>
        <w:commentReference w:id="136"/>
      </w:r>
    </w:p>
    <w:p w14:paraId="18B2B9F1" w14:textId="2354121A" w:rsidR="00A6271B" w:rsidRDefault="00030554" w:rsidP="00030554">
      <w:pPr>
        <w:spacing w:line="360" w:lineRule="auto"/>
        <w:ind w:firstLine="720"/>
        <w:rPr>
          <w:rStyle w:val="CommentReference"/>
          <w:rFonts w:cstheme="minorHAnsi"/>
          <w:sz w:val="24"/>
          <w:szCs w:val="24"/>
        </w:rPr>
      </w:pPr>
      <w:commentRangeStart w:id="137"/>
      <w:r>
        <w:rPr>
          <w:rStyle w:val="CommentReference"/>
          <w:rFonts w:cstheme="minorHAnsi"/>
          <w:sz w:val="24"/>
          <w:szCs w:val="24"/>
        </w:rPr>
        <w:t>Despite the bleak outlook for the field overall</w:t>
      </w:r>
      <w:r w:rsidR="00595E3D">
        <w:rPr>
          <w:rStyle w:val="CommentReference"/>
          <w:rFonts w:cstheme="minorHAnsi"/>
          <w:sz w:val="24"/>
          <w:szCs w:val="24"/>
        </w:rPr>
        <w:t>, individual researchers who want to do good research that will be publishable (i.e., the great majority of us) have a strong incentive 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commentRangeEnd w:id="137"/>
      <w:r w:rsidR="00DD412D">
        <w:rPr>
          <w:rStyle w:val="CommentReference"/>
        </w:rPr>
        <w:commentReference w:id="137"/>
      </w:r>
      <w:r w:rsidR="00595E3D">
        <w:rPr>
          <w:rStyle w:val="CommentReference"/>
          <w:rFonts w:cstheme="minorHAnsi"/>
          <w:sz w:val="24"/>
          <w:szCs w:val="24"/>
        </w:rPr>
        <w:t xml:space="preserve">. </w:t>
      </w:r>
      <w:commentRangeStart w:id="138"/>
      <w:r w:rsidR="00595E3D">
        <w:rPr>
          <w:rStyle w:val="CommentReference"/>
          <w:rFonts w:cstheme="minorHAnsi"/>
          <w:sz w:val="24"/>
          <w:szCs w:val="24"/>
        </w:rPr>
        <w:t>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commentRangeEnd w:id="138"/>
      <w:r w:rsidR="00DD412D">
        <w:rPr>
          <w:rStyle w:val="CommentReference"/>
        </w:rPr>
        <w:commentReference w:id="138"/>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289F2621" w:rsidR="00B30770" w:rsidDel="00B2468E" w:rsidRDefault="006C5797" w:rsidP="00B2468E">
      <w:pPr>
        <w:spacing w:line="360" w:lineRule="auto"/>
        <w:ind w:firstLine="720"/>
        <w:rPr>
          <w:del w:id="139" w:author="Fiona Fidler" w:date="2018-11-22T15:54:00Z"/>
          <w:rStyle w:val="CommentReference"/>
          <w:rFonts w:cstheme="minorHAnsi"/>
          <w:sz w:val="24"/>
          <w:szCs w:val="24"/>
        </w:rPr>
      </w:pPr>
      <w:del w:id="140" w:author="Fiona Fidler" w:date="2018-11-22T15:33:00Z">
        <w:r w:rsidRPr="00B2468E" w:rsidDel="00DD412D">
          <w:rPr>
            <w:rStyle w:val="CommentReference"/>
            <w:rFonts w:cstheme="minorHAnsi"/>
            <w:sz w:val="24"/>
            <w:szCs w:val="24"/>
          </w:rPr>
          <w:delText>It</w:delText>
        </w:r>
        <w:r w:rsidR="00DE71B2" w:rsidRPr="00B2468E" w:rsidDel="00DD412D">
          <w:rPr>
            <w:rStyle w:val="CommentReference"/>
            <w:rFonts w:cstheme="minorHAnsi"/>
            <w:sz w:val="24"/>
            <w:szCs w:val="24"/>
          </w:rPr>
          <w:delText xml:space="preserve"> would be unreasonable to assume that the included</w:delText>
        </w:r>
      </w:del>
      <w:ins w:id="141" w:author="Fiona Fidler" w:date="2018-11-22T15:33:00Z">
        <w:r w:rsidR="00DD412D" w:rsidRPr="00B2468E">
          <w:rPr>
            <w:rStyle w:val="CommentReference"/>
            <w:rFonts w:cstheme="minorHAnsi"/>
            <w:sz w:val="24"/>
            <w:szCs w:val="24"/>
          </w:rPr>
          <w:t>The</w:t>
        </w:r>
      </w:ins>
      <w:r w:rsidR="00DE71B2" w:rsidRPr="00B2468E">
        <w:rPr>
          <w:rStyle w:val="CommentReference"/>
          <w:rFonts w:cstheme="minorHAnsi"/>
          <w:sz w:val="24"/>
          <w:szCs w:val="24"/>
        </w:rPr>
        <w:t xml:space="preserve"> </w:t>
      </w:r>
      <w:ins w:id="142" w:author="Fiona Fidler" w:date="2018-11-22T15:34:00Z">
        <w:r w:rsidR="00DD412D" w:rsidRPr="00B2468E">
          <w:rPr>
            <w:rStyle w:val="CommentReference"/>
            <w:rFonts w:cstheme="minorHAnsi"/>
            <w:sz w:val="24"/>
            <w:szCs w:val="24"/>
          </w:rPr>
          <w:t xml:space="preserve">individual </w:t>
        </w:r>
      </w:ins>
      <w:r w:rsidR="00DE71B2" w:rsidRPr="00B2468E">
        <w:rPr>
          <w:rStyle w:val="CommentReference"/>
          <w:rFonts w:cstheme="minorHAnsi"/>
          <w:sz w:val="24"/>
          <w:szCs w:val="24"/>
        </w:rPr>
        <w:t xml:space="preserve">articles </w:t>
      </w:r>
      <w:ins w:id="143" w:author="Fiona Fidler" w:date="2018-11-22T15:34:00Z">
        <w:r w:rsidR="00DD412D" w:rsidRPr="00B2468E">
          <w:rPr>
            <w:rStyle w:val="CommentReference"/>
            <w:rFonts w:cstheme="minorHAnsi"/>
            <w:sz w:val="24"/>
            <w:szCs w:val="24"/>
          </w:rPr>
          <w:t xml:space="preserve">in these power surveys are unlikely </w:t>
        </w:r>
      </w:ins>
      <w:del w:id="144" w:author="Fiona Fidler" w:date="2018-11-22T15:34:00Z">
        <w:r w:rsidR="0031236D" w:rsidRPr="00B2468E" w:rsidDel="00DD412D">
          <w:rPr>
            <w:rStyle w:val="CommentReference"/>
            <w:rFonts w:cstheme="minorHAnsi"/>
            <w:sz w:val="24"/>
            <w:szCs w:val="24"/>
          </w:rPr>
          <w:delText xml:space="preserve">provide </w:delText>
        </w:r>
      </w:del>
      <w:ins w:id="145" w:author="Fiona Fidler" w:date="2018-11-22T15:34:00Z">
        <w:r w:rsidR="00DD412D" w:rsidRPr="00B2468E">
          <w:rPr>
            <w:rStyle w:val="CommentReference"/>
            <w:rFonts w:cstheme="minorHAnsi"/>
            <w:sz w:val="24"/>
            <w:szCs w:val="24"/>
          </w:rPr>
          <w:t xml:space="preserve">to be </w:t>
        </w:r>
      </w:ins>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del w:id="146" w:author="Fiona Fidler" w:date="2018-11-22T15:34:00Z">
        <w:r w:rsidR="0031236D" w:rsidRPr="00B2468E" w:rsidDel="00DD412D">
          <w:rPr>
            <w:rStyle w:val="CommentReference"/>
            <w:rFonts w:cstheme="minorHAnsi"/>
            <w:sz w:val="24"/>
            <w:szCs w:val="24"/>
          </w:rPr>
          <w:delText>assessment</w:delText>
        </w:r>
        <w:r w:rsidR="00DE71B2" w:rsidRPr="00B2468E" w:rsidDel="00DD412D">
          <w:rPr>
            <w:rStyle w:val="CommentReference"/>
            <w:rFonts w:cstheme="minorHAnsi"/>
            <w:sz w:val="24"/>
            <w:szCs w:val="24"/>
          </w:rPr>
          <w:delText xml:space="preserve"> </w:delText>
        </w:r>
      </w:del>
      <w:ins w:id="147" w:author="Fiona Fidler" w:date="2018-11-22T15:34:00Z">
        <w:r w:rsidR="00DD412D" w:rsidRPr="00B2468E">
          <w:rPr>
            <w:rStyle w:val="CommentReference"/>
            <w:rFonts w:cstheme="minorHAnsi"/>
            <w:sz w:val="24"/>
            <w:szCs w:val="24"/>
          </w:rPr>
          <w:t>sample</w:t>
        </w:r>
      </w:ins>
      <w:del w:id="148" w:author="Fiona Fidler" w:date="2018-11-22T15:34:00Z">
        <w:r w:rsidR="00DE71B2" w:rsidRPr="00B2468E" w:rsidDel="00DD412D">
          <w:rPr>
            <w:rStyle w:val="CommentReference"/>
            <w:rFonts w:cstheme="minorHAnsi"/>
            <w:sz w:val="24"/>
            <w:szCs w:val="24"/>
          </w:rPr>
          <w:delText>of articles</w:delText>
        </w:r>
      </w:del>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31236D" w:rsidRPr="00B2468E">
        <w:rPr>
          <w:rStyle w:val="CommentReference"/>
          <w:rFonts w:cstheme="minorHAnsi"/>
          <w:sz w:val="24"/>
          <w:szCs w:val="24"/>
        </w:rPr>
        <w:t xml:space="preserve"> </w:t>
      </w:r>
      <w:ins w:id="149" w:author="Fiona Fidler" w:date="2018-11-22T15:52:00Z">
        <w:r w:rsidR="00B2468E" w:rsidRPr="00B2468E">
          <w:rPr>
            <w:rStyle w:val="CommentReference"/>
            <w:rFonts w:cstheme="minorHAnsi"/>
            <w:sz w:val="24"/>
            <w:szCs w:val="24"/>
          </w:rPr>
          <w:t xml:space="preserve">First, </w:t>
        </w:r>
      </w:ins>
      <w:ins w:id="150" w:author="Fiona Fidler" w:date="2018-11-22T15:53:00Z">
        <w:r w:rsidR="00B2468E">
          <w:rPr>
            <w:rStyle w:val="CommentReference"/>
            <w:rFonts w:cstheme="minorHAnsi"/>
            <w:sz w:val="24"/>
            <w:szCs w:val="24"/>
          </w:rPr>
          <w:t xml:space="preserve">power surveys almost </w:t>
        </w:r>
      </w:ins>
      <w:ins w:id="151" w:author="Fiona Fidler" w:date="2018-11-22T15:52:00Z">
        <w:r w:rsidR="00B2468E" w:rsidRPr="00B2468E">
          <w:rPr>
            <w:rStyle w:val="CommentReference"/>
            <w:rFonts w:cstheme="minorHAnsi"/>
            <w:sz w:val="24"/>
            <w:szCs w:val="24"/>
          </w:rPr>
          <w:t xml:space="preserve">uniformly target tests for which power can be easily estimated, ignoring more sophisticated analyses (e.g., complex SEM, factor analysis, or even multilevel models). This may mean that the included research underestimates the average power of psychological research, if larger studies tend to use these more sophisticated techniques. </w:t>
        </w:r>
      </w:ins>
      <w:del w:id="152" w:author="Fiona Fidler" w:date="2018-11-22T15:34:00Z">
        <w:r w:rsidR="0031236D" w:rsidDel="00DD412D">
          <w:rPr>
            <w:rStyle w:val="CommentReference"/>
            <w:rFonts w:cstheme="minorHAnsi"/>
            <w:sz w:val="24"/>
            <w:szCs w:val="24"/>
          </w:rPr>
          <w:delText xml:space="preserve">It is possible that </w:delText>
        </w:r>
        <w:r w:rsidR="00B30770" w:rsidDel="00DD412D">
          <w:rPr>
            <w:rStyle w:val="CommentReference"/>
            <w:rFonts w:cstheme="minorHAnsi"/>
            <w:sz w:val="24"/>
            <w:szCs w:val="24"/>
          </w:rPr>
          <w:delText>power</w:delText>
        </w:r>
      </w:del>
      <w:ins w:id="153" w:author="Fiona Fidler" w:date="2018-11-22T15:35:00Z">
        <w:r w:rsidR="00DD412D">
          <w:rPr>
            <w:rStyle w:val="CommentReference"/>
            <w:rFonts w:cstheme="minorHAnsi"/>
            <w:sz w:val="24"/>
            <w:szCs w:val="24"/>
          </w:rPr>
          <w:t>S</w:t>
        </w:r>
      </w:ins>
      <w:ins w:id="154" w:author="Fiona Fidler" w:date="2018-11-22T15:53:00Z">
        <w:r w:rsidR="00B2468E">
          <w:rPr>
            <w:rStyle w:val="CommentReference"/>
            <w:rFonts w:cstheme="minorHAnsi"/>
            <w:sz w:val="24"/>
            <w:szCs w:val="24"/>
          </w:rPr>
          <w:t>econd, s</w:t>
        </w:r>
      </w:ins>
      <w:ins w:id="155" w:author="Fiona Fidler" w:date="2018-11-22T15:35:00Z">
        <w:r w:rsidR="00DD412D">
          <w:rPr>
            <w:rStyle w:val="CommentReference"/>
            <w:rFonts w:cstheme="minorHAnsi"/>
            <w:sz w:val="24"/>
            <w:szCs w:val="24"/>
          </w:rPr>
          <w:t>ome p</w:t>
        </w:r>
      </w:ins>
      <w:ins w:id="156" w:author="Fiona Fidler" w:date="2018-11-22T15:34:00Z">
        <w:r w:rsidR="00DD412D">
          <w:rPr>
            <w:rStyle w:val="CommentReference"/>
            <w:rFonts w:cstheme="minorHAnsi"/>
            <w:sz w:val="24"/>
            <w:szCs w:val="24"/>
          </w:rPr>
          <w:t>ower</w:t>
        </w:r>
      </w:ins>
      <w:r w:rsidR="00B30770">
        <w:rPr>
          <w:rStyle w:val="CommentReference"/>
          <w:rFonts w:cstheme="minorHAnsi"/>
          <w:sz w:val="24"/>
          <w:szCs w:val="24"/>
        </w:rPr>
        <w:t xml:space="preserve"> surveys</w:t>
      </w:r>
      <w:r w:rsidR="0031236D">
        <w:rPr>
          <w:rStyle w:val="CommentReference"/>
          <w:rFonts w:cstheme="minorHAnsi"/>
          <w:sz w:val="24"/>
          <w:szCs w:val="24"/>
        </w:rPr>
        <w:t xml:space="preserve"> </w:t>
      </w:r>
      <w:del w:id="157" w:author="Fiona Fidler" w:date="2018-11-22T15:34:00Z">
        <w:r w:rsidR="0031236D" w:rsidDel="00DD412D">
          <w:rPr>
            <w:rStyle w:val="CommentReference"/>
            <w:rFonts w:cstheme="minorHAnsi"/>
            <w:sz w:val="24"/>
            <w:szCs w:val="24"/>
          </w:rPr>
          <w:delText xml:space="preserve">are </w:delText>
        </w:r>
      </w:del>
      <w:ins w:id="158" w:author="Fiona Fidler" w:date="2018-11-22T15:34:00Z">
        <w:r w:rsidR="00DD412D">
          <w:rPr>
            <w:rStyle w:val="CommentReference"/>
            <w:rFonts w:cstheme="minorHAnsi"/>
            <w:sz w:val="24"/>
            <w:szCs w:val="24"/>
          </w:rPr>
          <w:t xml:space="preserve">may </w:t>
        </w:r>
      </w:ins>
      <w:ins w:id="159" w:author="Fiona Fidler" w:date="2018-11-22T15:35:00Z">
        <w:r w:rsidR="00DD412D">
          <w:rPr>
            <w:rStyle w:val="CommentReference"/>
            <w:rFonts w:cstheme="minorHAnsi"/>
            <w:sz w:val="24"/>
            <w:szCs w:val="24"/>
          </w:rPr>
          <w:t xml:space="preserve">have been </w:t>
        </w:r>
      </w:ins>
      <w:ins w:id="160" w:author="Fiona Fidler" w:date="2018-11-22T15:34:00Z">
        <w:r w:rsidR="00DD412D">
          <w:rPr>
            <w:rStyle w:val="CommentReference"/>
            <w:rFonts w:cstheme="minorHAnsi"/>
            <w:sz w:val="24"/>
            <w:szCs w:val="24"/>
          </w:rPr>
          <w:t xml:space="preserve">performed </w:t>
        </w:r>
      </w:ins>
      <w:del w:id="161" w:author="Fiona Fidler" w:date="2018-11-22T15:34:00Z">
        <w:r w:rsidR="0031236D" w:rsidDel="00DD412D">
          <w:rPr>
            <w:rStyle w:val="CommentReference"/>
            <w:rFonts w:cstheme="minorHAnsi"/>
            <w:sz w:val="24"/>
            <w:szCs w:val="24"/>
          </w:rPr>
          <w:delText>only performed</w:delText>
        </w:r>
      </w:del>
      <w:del w:id="162" w:author="Fiona Fidler" w:date="2018-11-22T15:35:00Z">
        <w:r w:rsidR="0031236D" w:rsidDel="00DD412D">
          <w:rPr>
            <w:rStyle w:val="CommentReference"/>
            <w:rFonts w:cstheme="minorHAnsi"/>
            <w:sz w:val="24"/>
            <w:szCs w:val="24"/>
          </w:rPr>
          <w:delText xml:space="preserve"> </w:delText>
        </w:r>
      </w:del>
      <w:r w:rsidR="0031236D">
        <w:rPr>
          <w:rStyle w:val="CommentReference"/>
          <w:rFonts w:cstheme="minorHAnsi"/>
          <w:sz w:val="24"/>
          <w:szCs w:val="24"/>
        </w:rPr>
        <w:t xml:space="preserve">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t>
      </w:r>
      <w:proofErr w:type="spellStart"/>
      <w:r w:rsidR="00341E02">
        <w:rPr>
          <w:rStyle w:val="CommentReference"/>
          <w:rFonts w:cstheme="minorHAnsi"/>
          <w:sz w:val="24"/>
          <w:szCs w:val="24"/>
        </w:rPr>
        <w:t>where as</w:t>
      </w:r>
      <w:proofErr w:type="spellEnd"/>
      <w:r w:rsidR="00341E02">
        <w:rPr>
          <w:rStyle w:val="CommentReference"/>
          <w:rFonts w:cstheme="minorHAnsi"/>
          <w:sz w:val="24"/>
          <w:szCs w:val="24"/>
        </w:rPr>
        <w:t xml:space="preserve"> only the examined sections are. </w:t>
      </w:r>
      <w:del w:id="163" w:author="Fiona Fidler" w:date="2018-11-22T15:35:00Z">
        <w:r w:rsidR="00341E02" w:rsidDel="00DD412D">
          <w:rPr>
            <w:rStyle w:val="CommentReference"/>
            <w:rFonts w:cstheme="minorHAnsi"/>
            <w:sz w:val="24"/>
            <w:szCs w:val="24"/>
          </w:rPr>
          <w:delText>However</w:delText>
        </w:r>
      </w:del>
      <w:ins w:id="164" w:author="Fiona Fidler" w:date="2018-11-22T15:35:00Z">
        <w:r w:rsidR="00DD412D">
          <w:rPr>
            <w:rStyle w:val="CommentReference"/>
            <w:rFonts w:cstheme="minorHAnsi"/>
            <w:sz w:val="24"/>
            <w:szCs w:val="24"/>
          </w:rPr>
          <w:t>Others however are explicitly</w:t>
        </w:r>
      </w:ins>
      <w:del w:id="165" w:author="Fiona Fidler" w:date="2018-11-22T15:35:00Z">
        <w:r w:rsidR="00341E02" w:rsidDel="00DD412D">
          <w:rPr>
            <w:rStyle w:val="CommentReference"/>
            <w:rFonts w:cstheme="minorHAnsi"/>
            <w:sz w:val="24"/>
            <w:szCs w:val="24"/>
          </w:rPr>
          <w:delText>,</w:delText>
        </w:r>
      </w:del>
      <w:r w:rsidR="00341E02">
        <w:rPr>
          <w:rStyle w:val="CommentReference"/>
          <w:rFonts w:cstheme="minorHAnsi"/>
          <w:sz w:val="24"/>
          <w:szCs w:val="24"/>
        </w:rPr>
        <w:t xml:space="preserve"> </w:t>
      </w:r>
      <w:del w:id="166" w:author="Fiona Fidler" w:date="2018-11-22T15:36:00Z">
        <w:r w:rsidR="00341E02" w:rsidDel="00DD412D">
          <w:rPr>
            <w:rStyle w:val="CommentReference"/>
            <w:rFonts w:cstheme="minorHAnsi"/>
            <w:sz w:val="24"/>
            <w:szCs w:val="24"/>
          </w:rPr>
          <w:delText xml:space="preserve">many of the </w:delText>
        </w:r>
        <w:r w:rsidR="004D740A" w:rsidDel="00DD412D">
          <w:rPr>
            <w:rStyle w:val="CommentReference"/>
            <w:rFonts w:cstheme="minorHAnsi"/>
            <w:sz w:val="24"/>
            <w:szCs w:val="24"/>
          </w:rPr>
          <w:delText>included samples</w:delText>
        </w:r>
        <w:r w:rsidR="00341E02" w:rsidDel="00DD412D">
          <w:rPr>
            <w:rStyle w:val="CommentReference"/>
            <w:rFonts w:cstheme="minorHAnsi"/>
            <w:sz w:val="24"/>
            <w:szCs w:val="24"/>
          </w:rPr>
          <w:delText xml:space="preserve"> either target convivence</w:delText>
        </w:r>
      </w:del>
      <w:ins w:id="167" w:author="Fiona Fidler" w:date="2018-11-22T15:36:00Z">
        <w:r w:rsidR="00DD412D">
          <w:rPr>
            <w:rStyle w:val="CommentReference"/>
            <w:rFonts w:cstheme="minorHAnsi"/>
            <w:sz w:val="24"/>
            <w:szCs w:val="24"/>
          </w:rPr>
          <w:t>convenience</w:t>
        </w:r>
      </w:ins>
      <w:r w:rsidR="00341E02">
        <w:rPr>
          <w:rStyle w:val="CommentReference"/>
          <w:rFonts w:cstheme="minorHAnsi"/>
          <w:sz w:val="24"/>
          <w:szCs w:val="24"/>
        </w:rPr>
        <w:t xml:space="preserve"> </w:t>
      </w:r>
      <w:r w:rsidR="00341E02">
        <w:rPr>
          <w:rStyle w:val="CommentReference"/>
          <w:rFonts w:cstheme="minorHAnsi"/>
          <w:sz w:val="24"/>
          <w:szCs w:val="24"/>
        </w:rPr>
        <w:lastRenderedPageBreak/>
        <w:t xml:space="preserve">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del w:id="168" w:author="Fiona Fidler" w:date="2018-11-22T15:36:00Z">
        <w:r w:rsidR="00350451" w:rsidDel="00DD412D">
          <w:rPr>
            <w:rStyle w:val="CommentReference"/>
            <w:rFonts w:cstheme="minorHAnsi"/>
            <w:sz w:val="24"/>
            <w:szCs w:val="24"/>
          </w:rPr>
          <w:delText xml:space="preserve">, </w:delText>
        </w:r>
        <w:r w:rsidR="00780F79" w:rsidDel="00DD412D">
          <w:rPr>
            <w:rStyle w:val="CommentReference"/>
            <w:rFonts w:cstheme="minorHAnsi"/>
            <w:sz w:val="24"/>
            <w:szCs w:val="24"/>
          </w:rPr>
          <w:delText xml:space="preserve">are </w:delText>
        </w:r>
        <w:r w:rsidR="00350451" w:rsidDel="00DD412D">
          <w:rPr>
            <w:rStyle w:val="CommentReference"/>
            <w:rFonts w:cstheme="minorHAnsi"/>
            <w:sz w:val="24"/>
            <w:szCs w:val="24"/>
          </w:rPr>
          <w:delText>explici</w:delText>
        </w:r>
      </w:del>
      <w:ins w:id="169" w:author="Fiona Fidler" w:date="2018-11-22T15:36:00Z">
        <w:r w:rsidR="00DD412D">
          <w:rPr>
            <w:rStyle w:val="CommentReference"/>
            <w:rFonts w:cstheme="minorHAnsi"/>
            <w:sz w:val="24"/>
            <w:szCs w:val="24"/>
          </w:rPr>
          <w:t>;</w:t>
        </w:r>
      </w:ins>
      <w:del w:id="170" w:author="Fiona Fidler" w:date="2018-11-22T15:36:00Z">
        <w:r w:rsidR="00350451" w:rsidDel="00DD412D">
          <w:rPr>
            <w:rStyle w:val="CommentReference"/>
            <w:rFonts w:cstheme="minorHAnsi"/>
            <w:sz w:val="24"/>
            <w:szCs w:val="24"/>
          </w:rPr>
          <w:delText>tly</w:delText>
        </w:r>
      </w:del>
      <w:r w:rsidR="00350451">
        <w:rPr>
          <w:rStyle w:val="CommentReference"/>
          <w:rFonts w:cstheme="minorHAnsi"/>
          <w:sz w:val="24"/>
          <w:szCs w:val="24"/>
        </w:rPr>
        <w:t xml:space="preserve">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ins w:id="171" w:author="Fiona Fidler" w:date="2018-11-22T15:49:00Z">
        <w:r w:rsidR="00DD412D">
          <w:rPr>
            <w:rStyle w:val="CommentReference"/>
            <w:rFonts w:cstheme="minorHAnsi"/>
            <w:sz w:val="24"/>
            <w:szCs w:val="24"/>
          </w:rPr>
          <w:t xml:space="preserve">; </w:t>
        </w:r>
      </w:ins>
      <w:del w:id="172" w:author="Fiona Fidler" w:date="2018-11-22T15:49:00Z">
        <w:r w:rsidR="00350451" w:rsidDel="00DD412D">
          <w:rPr>
            <w:rStyle w:val="CommentReference"/>
            <w:rFonts w:cstheme="minorHAnsi"/>
            <w:sz w:val="24"/>
            <w:szCs w:val="24"/>
          </w:rPr>
          <w:delText xml:space="preserve">, </w:delText>
        </w:r>
      </w:del>
      <w:r w:rsidR="00350451">
        <w:rPr>
          <w:rStyle w:val="CommentReference"/>
          <w:rFonts w:cstheme="minorHAnsi"/>
          <w:sz w:val="24"/>
          <w:szCs w:val="24"/>
        </w:rPr>
        <w:t xml:space="preserve">or </w:t>
      </w:r>
      <w:del w:id="173" w:author="Fiona Fidler" w:date="2018-11-22T15:49:00Z">
        <w:r w:rsidR="00350451" w:rsidDel="00DD412D">
          <w:rPr>
            <w:rStyle w:val="CommentReference"/>
            <w:rFonts w:cstheme="minorHAnsi"/>
            <w:sz w:val="24"/>
            <w:szCs w:val="24"/>
          </w:rPr>
          <w:delText>choose a</w:delText>
        </w:r>
      </w:del>
      <w:ins w:id="174" w:author="Fiona Fidler" w:date="2018-11-22T15:49:00Z">
        <w:r w:rsidR="00DD412D">
          <w:rPr>
            <w:rStyle w:val="CommentReference"/>
            <w:rFonts w:cstheme="minorHAnsi"/>
            <w:sz w:val="24"/>
            <w:szCs w:val="24"/>
          </w:rPr>
          <w:t xml:space="preserve">selected to represent </w:t>
        </w:r>
      </w:ins>
      <w:del w:id="175" w:author="Fiona Fidler" w:date="2018-11-22T15:49:00Z">
        <w:r w:rsidR="00350451" w:rsidDel="00DD412D">
          <w:rPr>
            <w:rStyle w:val="CommentReference"/>
            <w:rFonts w:cstheme="minorHAnsi"/>
            <w:sz w:val="24"/>
            <w:szCs w:val="24"/>
          </w:rPr>
          <w:delText xml:space="preserve"> population of </w:delText>
        </w:r>
      </w:del>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ins w:id="176" w:author="Fiona Fidler" w:date="2018-11-22T15:49:00Z">
        <w:r w:rsidR="00DD412D">
          <w:rPr>
            <w:rStyle w:val="CommentReference"/>
            <w:rFonts w:cstheme="minorHAnsi"/>
            <w:sz w:val="24"/>
            <w:szCs w:val="24"/>
          </w:rPr>
          <w:t>. These alternative sampling strategies</w:t>
        </w:r>
      </w:ins>
      <w:del w:id="177" w:author="Fiona Fidler" w:date="2018-11-22T15:49:00Z">
        <w:r w:rsidR="00780F79" w:rsidDel="00DD412D">
          <w:rPr>
            <w:rStyle w:val="CommentReference"/>
            <w:rFonts w:cstheme="minorHAnsi"/>
            <w:sz w:val="24"/>
            <w:szCs w:val="24"/>
          </w:rPr>
          <w:delText>,</w:delText>
        </w:r>
      </w:del>
      <w:r w:rsidR="00780F79">
        <w:rPr>
          <w:rStyle w:val="CommentReference"/>
          <w:rFonts w:cstheme="minorHAnsi"/>
          <w:sz w:val="24"/>
          <w:szCs w:val="24"/>
        </w:rPr>
        <w:t xml:space="preserve"> </w:t>
      </w:r>
      <w:del w:id="178" w:author="Fiona Fidler" w:date="2018-11-22T15:49:00Z">
        <w:r w:rsidR="00780F79" w:rsidDel="00DD412D">
          <w:rPr>
            <w:rStyle w:val="CommentReference"/>
            <w:rFonts w:cstheme="minorHAnsi"/>
            <w:sz w:val="24"/>
            <w:szCs w:val="24"/>
          </w:rPr>
          <w:delText xml:space="preserve">which </w:delText>
        </w:r>
      </w:del>
      <w:r w:rsidR="00780F79">
        <w:rPr>
          <w:rStyle w:val="CommentReference"/>
          <w:rFonts w:cstheme="minorHAnsi"/>
          <w:sz w:val="24"/>
          <w:szCs w:val="24"/>
        </w:rPr>
        <w:t xml:space="preserve">should mitigate </w:t>
      </w:r>
      <w:del w:id="179" w:author="Fiona Fidler" w:date="2018-11-22T15:49:00Z">
        <w:r w:rsidR="00780F79" w:rsidDel="00DD412D">
          <w:rPr>
            <w:rStyle w:val="CommentReference"/>
            <w:rFonts w:cstheme="minorHAnsi"/>
            <w:sz w:val="24"/>
            <w:szCs w:val="24"/>
          </w:rPr>
          <w:delText xml:space="preserve">this </w:delText>
        </w:r>
      </w:del>
      <w:ins w:id="180" w:author="Fiona Fidler" w:date="2018-11-22T15:49:00Z">
        <w:r w:rsidR="00DD412D">
          <w:rPr>
            <w:rStyle w:val="CommentReference"/>
            <w:rFonts w:cstheme="minorHAnsi"/>
            <w:sz w:val="24"/>
            <w:szCs w:val="24"/>
          </w:rPr>
          <w:t>a bias towards unde</w:t>
        </w:r>
      </w:ins>
      <w:ins w:id="181" w:author="Fiona Fidler" w:date="2018-11-22T15:50:00Z">
        <w:r w:rsidR="00DD412D">
          <w:rPr>
            <w:rStyle w:val="CommentReference"/>
            <w:rFonts w:cstheme="minorHAnsi"/>
            <w:sz w:val="24"/>
            <w:szCs w:val="24"/>
          </w:rPr>
          <w:t>re</w:t>
        </w:r>
      </w:ins>
      <w:ins w:id="182" w:author="Fiona Fidler" w:date="2018-11-22T15:49:00Z">
        <w:r w:rsidR="00DD412D">
          <w:rPr>
            <w:rStyle w:val="CommentReference"/>
            <w:rFonts w:cstheme="minorHAnsi"/>
            <w:sz w:val="24"/>
            <w:szCs w:val="24"/>
          </w:rPr>
          <w:t>stimation</w:t>
        </w:r>
      </w:ins>
      <w:del w:id="183" w:author="Fiona Fidler" w:date="2018-11-22T15:49:00Z">
        <w:r w:rsidR="00780F79" w:rsidDel="00DD412D">
          <w:rPr>
            <w:rStyle w:val="CommentReference"/>
            <w:rFonts w:cstheme="minorHAnsi"/>
            <w:sz w:val="24"/>
            <w:szCs w:val="24"/>
          </w:rPr>
          <w:delText>probability</w:delText>
        </w:r>
      </w:del>
      <w:r w:rsidR="00350451">
        <w:rPr>
          <w:rStyle w:val="CommentReference"/>
          <w:rFonts w:cstheme="minorHAnsi"/>
          <w:sz w:val="24"/>
          <w:szCs w:val="24"/>
        </w:rPr>
        <w:t>.</w:t>
      </w:r>
      <w:r w:rsidR="00780F79">
        <w:rPr>
          <w:rStyle w:val="CommentReference"/>
          <w:rFonts w:cstheme="minorHAnsi"/>
          <w:sz w:val="24"/>
          <w:szCs w:val="24"/>
        </w:rPr>
        <w:t xml:space="preserve"> </w:t>
      </w:r>
    </w:p>
    <w:p w14:paraId="151E5F80" w14:textId="074C3097" w:rsidR="00B2468E" w:rsidRPr="00B2468E" w:rsidRDefault="00B30770">
      <w:pPr>
        <w:spacing w:line="360" w:lineRule="auto"/>
        <w:ind w:firstLine="720"/>
        <w:rPr>
          <w:ins w:id="184" w:author="Fiona Fidler" w:date="2018-11-22T15:52:00Z"/>
          <w:rStyle w:val="CommentReference"/>
          <w:rFonts w:cstheme="minorHAnsi"/>
          <w:sz w:val="24"/>
          <w:szCs w:val="24"/>
        </w:rPr>
        <w:pPrChange w:id="185" w:author="Fiona Fidler" w:date="2018-11-22T15:54:00Z">
          <w:pPr>
            <w:pStyle w:val="ListParagraph"/>
            <w:numPr>
              <w:numId w:val="4"/>
            </w:numPr>
            <w:spacing w:line="360" w:lineRule="auto"/>
            <w:ind w:left="1440" w:hanging="360"/>
          </w:pPr>
        </w:pPrChange>
      </w:pPr>
      <w:commentRangeStart w:id="186"/>
      <w:del w:id="187" w:author="Fiona Fidler" w:date="2018-11-22T15:50:00Z">
        <w:r w:rsidDel="00DD412D">
          <w:rPr>
            <w:rStyle w:val="CommentReference"/>
            <w:rFonts w:cstheme="minorHAnsi"/>
            <w:sz w:val="24"/>
            <w:szCs w:val="24"/>
          </w:rPr>
          <w:delText>Secondly, t</w:delText>
        </w:r>
        <w:r w:rsidR="000032C6" w:rsidRPr="000032C6" w:rsidDel="00DD412D">
          <w:rPr>
            <w:rStyle w:val="CommentReference"/>
            <w:rFonts w:cstheme="minorHAnsi"/>
            <w:sz w:val="24"/>
            <w:szCs w:val="24"/>
          </w:rPr>
          <w:delText>his</w:delText>
        </w:r>
      </w:del>
      <w:del w:id="188" w:author="Fiona Fidler" w:date="2018-11-22T15:51:00Z">
        <w:r w:rsidR="000032C6" w:rsidRPr="00B2468E" w:rsidDel="00B2468E">
          <w:rPr>
            <w:rStyle w:val="CommentReference"/>
            <w:rFonts w:cstheme="minorHAnsi"/>
            <w:sz w:val="24"/>
            <w:szCs w:val="24"/>
          </w:rPr>
          <w:delText xml:space="preserve"> study does </w:delText>
        </w:r>
      </w:del>
      <w:del w:id="189" w:author="Fiona Fidler" w:date="2018-11-22T15:54:00Z">
        <w:r w:rsidR="000032C6" w:rsidRPr="00B2468E" w:rsidDel="00B2468E">
          <w:rPr>
            <w:rStyle w:val="CommentReference"/>
            <w:rFonts w:cstheme="minorHAnsi"/>
            <w:sz w:val="24"/>
            <w:szCs w:val="24"/>
          </w:rPr>
          <w:delText xml:space="preserve">not </w:delText>
        </w:r>
        <w:r w:rsidR="00350451" w:rsidRPr="00B2468E" w:rsidDel="00B2468E">
          <w:rPr>
            <w:rStyle w:val="CommentReference"/>
            <w:rFonts w:cstheme="minorHAnsi"/>
            <w:sz w:val="24"/>
            <w:szCs w:val="24"/>
          </w:rPr>
          <w:delText>directly</w:delText>
        </w:r>
        <w:r w:rsidR="000032C6" w:rsidRPr="00B2468E" w:rsidDel="00B2468E">
          <w:rPr>
            <w:rStyle w:val="CommentReference"/>
            <w:rFonts w:cstheme="minorHAnsi"/>
            <w:sz w:val="24"/>
            <w:szCs w:val="24"/>
          </w:rPr>
          <w:delText xml:space="preserve"> examine the statistical power of research, rather the statistical power of studies to detect Cohen’s benchmarks</w:delText>
        </w:r>
      </w:del>
      <w:del w:id="190" w:author="Fiona Fidler" w:date="2018-11-22T15:52:00Z">
        <w:r w:rsidR="000032C6" w:rsidRPr="00B2468E" w:rsidDel="00B2468E">
          <w:rPr>
            <w:rStyle w:val="CommentReference"/>
            <w:rFonts w:cstheme="minorHAnsi"/>
            <w:sz w:val="24"/>
            <w:szCs w:val="24"/>
          </w:rPr>
          <w:delText xml:space="preserve">. </w:delText>
        </w:r>
      </w:del>
      <w:del w:id="191" w:author="Fiona Fidler" w:date="2018-11-22T15:50:00Z">
        <w:r w:rsidR="000032C6" w:rsidRPr="00B2468E" w:rsidDel="00B2468E">
          <w:rPr>
            <w:rStyle w:val="CommentReference"/>
            <w:rFonts w:cstheme="minorHAnsi"/>
            <w:sz w:val="24"/>
            <w:szCs w:val="24"/>
          </w:rPr>
          <w:delText>Statistical power may have in fact increased if the average effect sizes that people are studying also increased, and this study would have no way of assessing this issue.</w:delText>
        </w:r>
        <w:r w:rsidR="000032C6" w:rsidRPr="00B2468E" w:rsidDel="00B2468E">
          <w:rPr>
            <w:rStyle w:val="CommentReference"/>
            <w:rFonts w:cstheme="minorHAnsi"/>
            <w:b/>
            <w:sz w:val="24"/>
            <w:szCs w:val="24"/>
          </w:rPr>
          <w:delText xml:space="preserve"> </w:delText>
        </w:r>
      </w:del>
      <w:del w:id="192" w:author="Fiona Fidler" w:date="2018-11-22T15:51:00Z">
        <w:r w:rsidRPr="00B2468E" w:rsidDel="00B2468E">
          <w:rPr>
            <w:rStyle w:val="CommentReference"/>
            <w:rFonts w:cstheme="minorHAnsi"/>
            <w:sz w:val="24"/>
            <w:szCs w:val="24"/>
          </w:rPr>
          <w:delText>Along similar lines</w:delText>
        </w:r>
        <w:r w:rsidR="00DE71B2" w:rsidRPr="00B2468E" w:rsidDel="00B2468E">
          <w:rPr>
            <w:rStyle w:val="CommentReference"/>
            <w:rFonts w:cstheme="minorHAnsi"/>
            <w:sz w:val="24"/>
            <w:szCs w:val="24"/>
          </w:rPr>
          <w:delText>, these s</w:delText>
        </w:r>
      </w:del>
      <w:commentRangeEnd w:id="186"/>
      <w:r w:rsidR="00B2468E">
        <w:rPr>
          <w:rStyle w:val="CommentReference"/>
        </w:rPr>
        <w:commentReference w:id="186"/>
      </w:r>
    </w:p>
    <w:p w14:paraId="090D6276" w14:textId="2190A058" w:rsidR="00B30770" w:rsidRPr="00B2468E" w:rsidDel="00B2468E" w:rsidRDefault="00DE71B2">
      <w:pPr>
        <w:pStyle w:val="ListParagraph"/>
        <w:numPr>
          <w:ilvl w:val="0"/>
          <w:numId w:val="4"/>
        </w:numPr>
        <w:spacing w:line="360" w:lineRule="auto"/>
        <w:rPr>
          <w:del w:id="193" w:author="Fiona Fidler" w:date="2018-11-22T15:52:00Z"/>
          <w:rStyle w:val="CommentReference"/>
          <w:rFonts w:cstheme="minorHAnsi"/>
          <w:sz w:val="24"/>
          <w:szCs w:val="24"/>
        </w:rPr>
        <w:pPrChange w:id="194" w:author="Fiona Fidler" w:date="2018-11-22T15:52:00Z">
          <w:pPr>
            <w:spacing w:line="360" w:lineRule="auto"/>
            <w:ind w:firstLine="720"/>
          </w:pPr>
        </w:pPrChange>
      </w:pPr>
      <w:commentRangeStart w:id="195"/>
      <w:del w:id="196" w:author="Fiona Fidler" w:date="2018-11-22T15:52:00Z">
        <w:r w:rsidRPr="00B2468E" w:rsidDel="00B2468E">
          <w:rPr>
            <w:rStyle w:val="CommentReference"/>
            <w:rFonts w:cstheme="minorHAnsi"/>
            <w:sz w:val="24"/>
            <w:szCs w:val="24"/>
          </w:rPr>
          <w:delText>tudies almost uniformly target tests for which power can be easily estimated, ignoring more sophisticated analyses (e.g., complex SEM, factor analysis, or even multilevel models). This may mean that the included research underestimates the average power of psychological research</w:delText>
        </w:r>
        <w:r w:rsidR="00780F79" w:rsidRPr="00B2468E" w:rsidDel="00B2468E">
          <w:rPr>
            <w:rStyle w:val="CommentReference"/>
            <w:rFonts w:cstheme="minorHAnsi"/>
            <w:sz w:val="24"/>
            <w:szCs w:val="24"/>
          </w:rPr>
          <w:delText xml:space="preserve">, if larger studies tend to use these more sophisticated techniques. </w:delText>
        </w:r>
      </w:del>
    </w:p>
    <w:p w14:paraId="49A5251D" w14:textId="4DB01CFC"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w:t>
      </w:r>
      <w:ins w:id="197" w:author="Fiona Fidler" w:date="2018-11-22T15:55:00Z">
        <w:r w:rsidR="00B2468E">
          <w:rPr>
            <w:rStyle w:val="CommentReference"/>
            <w:rFonts w:cstheme="minorHAnsi"/>
            <w:sz w:val="24"/>
            <w:szCs w:val="24"/>
          </w:rPr>
          <w:t>h</w:t>
        </w:r>
      </w:ins>
      <w:r>
        <w:rPr>
          <w:rStyle w:val="CommentReference"/>
          <w:rFonts w:cstheme="minorHAnsi"/>
          <w:sz w:val="24"/>
          <w:szCs w:val="24"/>
        </w:rPr>
        <w:t>ere norms are to have 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commentRangeEnd w:id="195"/>
      <w:r w:rsidR="00B2468E">
        <w:rPr>
          <w:rStyle w:val="CommentReference"/>
        </w:rPr>
        <w:commentReference w:id="195"/>
      </w:r>
    </w:p>
    <w:p w14:paraId="30287A55" w14:textId="77777777" w:rsidR="00976D4C" w:rsidRDefault="00780F79" w:rsidP="00976D4C">
      <w:pPr>
        <w:spacing w:line="360" w:lineRule="auto"/>
        <w:ind w:firstLine="720"/>
        <w:rPr>
          <w:rFonts w:cstheme="minorHAnsi"/>
        </w:rPr>
      </w:pPr>
      <w:commentRangeStart w:id="198"/>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commentRangeEnd w:id="198"/>
      <w:r w:rsidR="00B2468E">
        <w:rPr>
          <w:rStyle w:val="CommentReference"/>
        </w:rPr>
        <w:commentReference w:id="198"/>
      </w:r>
    </w:p>
    <w:p w14:paraId="2526163A" w14:textId="10F0C5AF" w:rsidR="00DF266C" w:rsidRDefault="00976D4C" w:rsidP="00157F7E">
      <w:pPr>
        <w:spacing w:line="360" w:lineRule="auto"/>
        <w:ind w:firstLine="720"/>
        <w:rPr>
          <w:ins w:id="199" w:author="Fiona Fidler" w:date="2018-11-22T15:54:00Z"/>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 xml:space="preserve">the </w:t>
      </w:r>
      <w:r w:rsidR="00DF266C">
        <w:rPr>
          <w:rFonts w:cstheme="minorHAnsi"/>
        </w:rPr>
        <w:lastRenderedPageBreak/>
        <w:t>secondary analysis</w:t>
      </w:r>
      <w:r>
        <w:rPr>
          <w:rFonts w:cstheme="minorHAnsi"/>
        </w:rPr>
        <w:t xml:space="preserve">. First, it should be noted a </w:t>
      </w:r>
      <w:commentRangeStart w:id="200"/>
      <w:r>
        <w:rPr>
          <w:rFonts w:cstheme="minorHAnsi"/>
        </w:rPr>
        <w:t xml:space="preserve">plurality </w:t>
      </w:r>
      <w:r w:rsidRPr="004422F7">
        <w:rPr>
          <w:rFonts w:cstheme="minorHAnsi"/>
        </w:rPr>
        <w:t xml:space="preserve">of these the studies </w:t>
      </w:r>
      <w:commentRangeEnd w:id="200"/>
      <w:r w:rsidR="00B2468E">
        <w:rPr>
          <w:rStyle w:val="CommentReference"/>
        </w:rPr>
        <w:commentReference w:id="200"/>
      </w:r>
      <w:r w:rsidRPr="004422F7">
        <w:rPr>
          <w:rFonts w:cstheme="minorHAnsi"/>
        </w:rPr>
        <w:t>included in this secondary analysis are from clinical psychology research</w:t>
      </w:r>
      <w:r w:rsidR="00DF266C">
        <w:rPr>
          <w:rFonts w:cstheme="minorHAnsi"/>
        </w:rPr>
        <w:t xml:space="preserve">, </w:t>
      </w:r>
      <w:commentRangeStart w:id="201"/>
      <w:r w:rsidR="00DF266C">
        <w:rPr>
          <w:rFonts w:cstheme="minorHAnsi"/>
        </w:rPr>
        <w:t xml:space="preserve">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commentRangeEnd w:id="201"/>
      <w:r w:rsidR="00B2468E">
        <w:rPr>
          <w:rStyle w:val="CommentReference"/>
        </w:rPr>
        <w:commentReference w:id="201"/>
      </w:r>
      <w:r>
        <w:rPr>
          <w:rFonts w:cstheme="minorHAnsi"/>
        </w:rPr>
        <w:t xml:space="preserve">. </w:t>
      </w:r>
      <w:commentRangeStart w:id="202"/>
      <w:r>
        <w:rPr>
          <w:rFonts w:cstheme="minorHAnsi"/>
        </w:rPr>
        <w:t>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commentRangeEnd w:id="202"/>
      <w:r w:rsidR="00B2468E">
        <w:rPr>
          <w:rStyle w:val="CommentReference"/>
        </w:rPr>
        <w:commentReference w:id="202"/>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7FDC8038" w14:textId="492FE6A5" w:rsidR="00B2468E" w:rsidRDefault="00B2468E" w:rsidP="00157F7E">
      <w:pPr>
        <w:spacing w:line="360" w:lineRule="auto"/>
        <w:ind w:firstLine="720"/>
        <w:rPr>
          <w:rStyle w:val="CommentReference"/>
          <w:rFonts w:cstheme="minorHAnsi"/>
          <w:sz w:val="24"/>
          <w:szCs w:val="24"/>
        </w:rPr>
      </w:pPr>
      <w:ins w:id="203" w:author="Fiona Fidler" w:date="2018-11-22T15:54:00Z">
        <w:r>
          <w:rPr>
            <w:rStyle w:val="CommentReference"/>
            <w:rFonts w:cstheme="minorHAnsi"/>
            <w:sz w:val="24"/>
            <w:szCs w:val="24"/>
          </w:rPr>
          <w:t xml:space="preserve">Another limitation is that </w:t>
        </w:r>
        <w:r w:rsidRPr="00B2468E">
          <w:rPr>
            <w:rStyle w:val="CommentReference"/>
            <w:rFonts w:cstheme="minorHAnsi"/>
            <w:sz w:val="24"/>
            <w:szCs w:val="24"/>
          </w:rPr>
          <w:t>we not directly examine the statistical power of research for an author specified effect sizes, but rather the statistical power of studies to detect Cohen’s benchmarks;</w:t>
        </w:r>
      </w:ins>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D284857" w:rsidR="0043112C" w:rsidRDefault="00936F6D" w:rsidP="00D402D1">
      <w:pPr>
        <w:spacing w:line="360" w:lineRule="auto"/>
        <w:ind w:firstLine="720"/>
        <w:rPr>
          <w:rStyle w:val="CommentReference"/>
          <w:rFonts w:cstheme="minorHAnsi"/>
          <w:sz w:val="24"/>
          <w:szCs w:val="24"/>
        </w:rPr>
      </w:pPr>
      <w:del w:id="204" w:author="Fiona Fidler" w:date="2018-11-22T16:00:00Z">
        <w:r w:rsidDel="00B2468E">
          <w:rPr>
            <w:rStyle w:val="CommentReference"/>
            <w:rFonts w:cstheme="minorHAnsi"/>
            <w:sz w:val="24"/>
            <w:szCs w:val="24"/>
          </w:rPr>
          <w:delText xml:space="preserve">Statistical power analysis appears to be rarely reported, </w:delText>
        </w:r>
        <w:r w:rsidR="0043112C" w:rsidDel="00B2468E">
          <w:rPr>
            <w:rStyle w:val="CommentReference"/>
            <w:rFonts w:cstheme="minorHAnsi"/>
            <w:sz w:val="24"/>
            <w:szCs w:val="24"/>
          </w:rPr>
          <w:delText>power</w:delText>
        </w:r>
      </w:del>
      <w:ins w:id="205" w:author="Fiona Fidler" w:date="2018-11-22T16:00:00Z">
        <w:r w:rsidR="00B2468E">
          <w:rPr>
            <w:rStyle w:val="CommentReference"/>
            <w:rFonts w:cstheme="minorHAnsi"/>
            <w:sz w:val="24"/>
            <w:szCs w:val="24"/>
          </w:rPr>
          <w:t>Statistical power</w:t>
        </w:r>
      </w:ins>
      <w:r w:rsidR="0043112C">
        <w:rPr>
          <w:rStyle w:val="CommentReference"/>
          <w:rFonts w:cstheme="minorHAnsi"/>
          <w:sz w:val="24"/>
          <w:szCs w:val="24"/>
        </w:rPr>
        <w:t xml:space="preserve"> to detect small to medium effects</w:t>
      </w:r>
      <w:ins w:id="206" w:author="Fiona Fidler" w:date="2018-11-22T16:01:00Z">
        <w:r w:rsidR="00D402D1">
          <w:rPr>
            <w:rStyle w:val="CommentReference"/>
            <w:rFonts w:cstheme="minorHAnsi"/>
            <w:sz w:val="24"/>
            <w:szCs w:val="24"/>
          </w:rPr>
          <w:t xml:space="preserve"> is substantially lower than recommended sta</w:t>
        </w:r>
      </w:ins>
      <w:ins w:id="207" w:author="Fiona Fidler" w:date="2018-11-22T16:02:00Z">
        <w:r w:rsidR="00D402D1">
          <w:rPr>
            <w:rStyle w:val="CommentReference"/>
            <w:rFonts w:cstheme="minorHAnsi"/>
            <w:sz w:val="24"/>
            <w:szCs w:val="24"/>
          </w:rPr>
          <w:t xml:space="preserve">ndards. </w:t>
        </w:r>
      </w:ins>
      <w:ins w:id="208" w:author="Fiona Fidler" w:date="2018-11-22T16:05:00Z">
        <w:r w:rsidR="00D402D1">
          <w:rPr>
            <w:rStyle w:val="CommentReference"/>
            <w:rFonts w:cstheme="minorHAnsi"/>
            <w:sz w:val="24"/>
            <w:szCs w:val="24"/>
          </w:rPr>
          <w:t xml:space="preserve">This has been the case since early power surveys </w:t>
        </w:r>
      </w:ins>
      <w:ins w:id="209" w:author="Fiona Fidler" w:date="2018-11-22T16:06:00Z">
        <w:r w:rsidR="00D402D1">
          <w:rPr>
            <w:rStyle w:val="CommentReference"/>
            <w:rFonts w:cstheme="minorHAnsi"/>
            <w:sz w:val="24"/>
            <w:szCs w:val="24"/>
          </w:rPr>
          <w:t xml:space="preserve">in the 1960s. </w:t>
        </w:r>
      </w:ins>
      <w:ins w:id="210" w:author="Fiona Fidler" w:date="2018-11-22T16:02:00Z">
        <w:r w:rsidR="00D402D1">
          <w:rPr>
            <w:rStyle w:val="CommentReference"/>
            <w:rFonts w:cstheme="minorHAnsi"/>
            <w:sz w:val="24"/>
            <w:szCs w:val="24"/>
          </w:rPr>
          <w:t>A review of statistical power surveys suggests that power for these effect sizes has not increased</w:t>
        </w:r>
      </w:ins>
      <w:ins w:id="211" w:author="Fiona Fidler" w:date="2018-11-22T16:03:00Z">
        <w:r w:rsidR="00D402D1">
          <w:rPr>
            <w:rStyle w:val="CommentReference"/>
            <w:rFonts w:cstheme="minorHAnsi"/>
            <w:sz w:val="24"/>
            <w:szCs w:val="24"/>
          </w:rPr>
          <w:t xml:space="preserve"> </w:t>
        </w:r>
      </w:ins>
      <w:ins w:id="212" w:author="Fiona Fidler" w:date="2018-11-22T16:06:00Z">
        <w:r w:rsidR="00D402D1">
          <w:rPr>
            <w:rStyle w:val="CommentReference"/>
            <w:rFonts w:cstheme="minorHAnsi"/>
            <w:sz w:val="24"/>
            <w:szCs w:val="24"/>
          </w:rPr>
          <w:t xml:space="preserve">at all </w:t>
        </w:r>
      </w:ins>
      <w:ins w:id="213" w:author="Fiona Fidler" w:date="2018-11-22T16:03:00Z">
        <w:r w:rsidR="00D402D1">
          <w:rPr>
            <w:rStyle w:val="CommentReference"/>
            <w:rFonts w:cstheme="minorHAnsi"/>
            <w:sz w:val="24"/>
            <w:szCs w:val="24"/>
          </w:rPr>
          <w:t>over the last xx years, despite half a century of continued criticism and advocacy of formal research planning techniques.</w:t>
        </w:r>
      </w:ins>
      <w:del w:id="214" w:author="Fiona Fidler" w:date="2018-11-22T16:03:00Z">
        <w:r w:rsidR="0043112C" w:rsidDel="00D402D1">
          <w:rPr>
            <w:rStyle w:val="CommentReference"/>
            <w:rFonts w:cstheme="minorHAnsi"/>
            <w:sz w:val="24"/>
            <w:szCs w:val="24"/>
          </w:rPr>
          <w:delText xml:space="preserve"> has been lower than suggested benchmarks, </w:delText>
        </w:r>
      </w:del>
      <w:del w:id="215" w:author="Fiona Fidler" w:date="2018-11-22T16:01:00Z">
        <w:r w:rsidR="0043112C" w:rsidDel="00D402D1">
          <w:rPr>
            <w:rStyle w:val="CommentReference"/>
            <w:rFonts w:cstheme="minorHAnsi"/>
            <w:sz w:val="24"/>
            <w:szCs w:val="24"/>
          </w:rPr>
          <w:delText>and neither of these facts appears to have</w:delText>
        </w:r>
      </w:del>
      <w:del w:id="216" w:author="Fiona Fidler" w:date="2018-11-22T16:03:00Z">
        <w:r w:rsidR="0043112C" w:rsidDel="00D402D1">
          <w:rPr>
            <w:rStyle w:val="CommentReference"/>
            <w:rFonts w:cstheme="minorHAnsi"/>
            <w:sz w:val="24"/>
            <w:szCs w:val="24"/>
          </w:rPr>
          <w:delText xml:space="preserve"> changed despite over 50 years of </w:delText>
        </w:r>
        <w:r w:rsidR="00786A80" w:rsidDel="00D402D1">
          <w:rPr>
            <w:rStyle w:val="CommentReference"/>
            <w:rFonts w:cstheme="minorHAnsi"/>
            <w:sz w:val="24"/>
            <w:szCs w:val="24"/>
          </w:rPr>
          <w:delText>continued</w:delText>
        </w:r>
        <w:r w:rsidR="0043112C" w:rsidDel="00D402D1">
          <w:rPr>
            <w:rStyle w:val="CommentReference"/>
            <w:rFonts w:cstheme="minorHAnsi"/>
            <w:sz w:val="24"/>
            <w:szCs w:val="24"/>
          </w:rPr>
          <w:delText xml:space="preserve"> criticism on this topic.</w:delText>
        </w:r>
      </w:del>
      <w:r w:rsidR="0043112C">
        <w:rPr>
          <w:rStyle w:val="CommentReference"/>
          <w:rFonts w:cstheme="minorHAnsi"/>
          <w:sz w:val="24"/>
          <w:szCs w:val="24"/>
        </w:rPr>
        <w:t xml:space="preserve"> </w:t>
      </w:r>
      <w:ins w:id="217" w:author="Fiona Fidler" w:date="2018-11-22T16:04:00Z">
        <w:r w:rsidR="00D402D1">
          <w:rPr>
            <w:rStyle w:val="CommentReference"/>
            <w:rFonts w:cstheme="minorHAnsi"/>
            <w:sz w:val="24"/>
            <w:szCs w:val="24"/>
          </w:rPr>
          <w:t>Added to this state of affairs, is the fact that very few articles report statistical power</w:t>
        </w:r>
      </w:ins>
      <w:ins w:id="218" w:author="Fiona Fidler" w:date="2018-11-22T16:05:00Z">
        <w:r w:rsidR="00D402D1">
          <w:rPr>
            <w:rStyle w:val="CommentReference"/>
            <w:rFonts w:cstheme="minorHAnsi"/>
            <w:sz w:val="24"/>
            <w:szCs w:val="24"/>
          </w:rPr>
          <w:t xml:space="preserve"> [[unfinished]]. </w:t>
        </w:r>
      </w:ins>
      <w:r w:rsidR="0043112C">
        <w:rPr>
          <w:rStyle w:val="CommentReference"/>
          <w:rFonts w:cstheme="minorHAnsi"/>
          <w:sz w:val="24"/>
          <w:szCs w:val="24"/>
        </w:rPr>
        <w:t xml:space="preserve">Research consumers should be aware that the proportion of studies which report statistically significant findings in psychology is implausibly high given the estimated power of </w:t>
      </w:r>
      <w:del w:id="219" w:author="Fiona Fidler" w:date="2018-11-22T16:04:00Z">
        <w:r w:rsidR="0043112C" w:rsidDel="00D402D1">
          <w:rPr>
            <w:rStyle w:val="CommentReference"/>
            <w:rFonts w:cstheme="minorHAnsi"/>
            <w:sz w:val="24"/>
            <w:szCs w:val="24"/>
          </w:rPr>
          <w:delText>studies in psychology</w:delText>
        </w:r>
      </w:del>
      <w:ins w:id="220" w:author="Fiona Fidler" w:date="2018-11-22T16:04:00Z">
        <w:r w:rsidR="00D402D1">
          <w:rPr>
            <w:rStyle w:val="CommentReference"/>
            <w:rFonts w:cstheme="minorHAnsi"/>
            <w:sz w:val="24"/>
            <w:szCs w:val="24"/>
          </w:rPr>
          <w:t>the published literatur</w:t>
        </w:r>
      </w:ins>
      <w:ins w:id="221" w:author="Fiona Fidler" w:date="2018-11-22T16:05:00Z">
        <w:r w:rsidR="00D402D1">
          <w:rPr>
            <w:rStyle w:val="CommentReference"/>
            <w:rFonts w:cstheme="minorHAnsi"/>
            <w:sz w:val="24"/>
            <w:szCs w:val="24"/>
          </w:rPr>
          <w:t>e</w:t>
        </w:r>
      </w:ins>
      <w:r w:rsidR="0043112C">
        <w:rPr>
          <w:rStyle w:val="CommentReference"/>
          <w:rFonts w:cstheme="minorHAnsi"/>
          <w:sz w:val="24"/>
          <w:szCs w:val="24"/>
        </w:rPr>
        <w:t xml:space="preserve">, and should interpret </w:t>
      </w:r>
      <w:del w:id="222" w:author="Fiona Fidler" w:date="2018-11-22T16:05:00Z">
        <w:r w:rsidR="0043112C" w:rsidDel="00D402D1">
          <w:rPr>
            <w:rStyle w:val="CommentReference"/>
            <w:rFonts w:cstheme="minorHAnsi"/>
            <w:sz w:val="24"/>
            <w:szCs w:val="24"/>
          </w:rPr>
          <w:delText>published psychological literature</w:delText>
        </w:r>
      </w:del>
      <w:ins w:id="223" w:author="Fiona Fidler" w:date="2018-11-22T16:05:00Z">
        <w:r w:rsidR="00D402D1">
          <w:rPr>
            <w:rStyle w:val="CommentReference"/>
            <w:rFonts w:cstheme="minorHAnsi"/>
            <w:sz w:val="24"/>
            <w:szCs w:val="24"/>
          </w:rPr>
          <w:t>research claims</w:t>
        </w:r>
      </w:ins>
      <w:r w:rsidR="0043112C">
        <w:rPr>
          <w:rStyle w:val="CommentReference"/>
          <w:rFonts w:cstheme="minorHAnsi"/>
          <w:sz w:val="24"/>
          <w:szCs w:val="24"/>
        </w:rPr>
        <w:t xml:space="preserve"> with </w:t>
      </w:r>
      <w:ins w:id="224" w:author="Fiona Fidler" w:date="2018-11-22T16:05:00Z">
        <w:r w:rsidR="00D402D1">
          <w:rPr>
            <w:rStyle w:val="CommentReference"/>
            <w:rFonts w:cstheme="minorHAnsi"/>
            <w:sz w:val="24"/>
            <w:szCs w:val="24"/>
          </w:rPr>
          <w:t xml:space="preserve">this </w:t>
        </w:r>
      </w:ins>
      <w:del w:id="225" w:author="Fiona Fidler" w:date="2018-11-22T16:05:00Z">
        <w:r w:rsidR="0043112C" w:rsidDel="00D402D1">
          <w:rPr>
            <w:rStyle w:val="CommentReference"/>
            <w:rFonts w:cstheme="minorHAnsi"/>
            <w:sz w:val="24"/>
            <w:szCs w:val="24"/>
          </w:rPr>
          <w:delText xml:space="preserve">this fact </w:delText>
        </w:r>
      </w:del>
      <w:r w:rsidR="0043112C">
        <w:rPr>
          <w:rStyle w:val="CommentReference"/>
          <w:rFonts w:cstheme="minorHAnsi"/>
          <w:sz w:val="24"/>
          <w:szCs w:val="24"/>
        </w:rPr>
        <w:t xml:space="preserve">in mind. </w:t>
      </w:r>
      <w:del w:id="226" w:author="Fiona Fidler" w:date="2018-11-22T16:05:00Z">
        <w:r w:rsidR="0043112C" w:rsidDel="00D402D1">
          <w:rPr>
            <w:rStyle w:val="CommentReference"/>
            <w:rFonts w:cstheme="minorHAnsi"/>
            <w:sz w:val="24"/>
            <w:szCs w:val="24"/>
          </w:rPr>
          <w:delText xml:space="preserve">Individual researchers should be aware of and make use of the tools that are available to help ensure that their research is likely to enable meaningful inferences. </w:delText>
        </w:r>
      </w:del>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17DDE5EF" w14:textId="77777777" w:rsidR="00FE57D7" w:rsidRPr="00FE57D7" w:rsidRDefault="0050225C" w:rsidP="00FE57D7">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FE57D7" w:rsidRPr="00FE57D7">
        <w:rPr>
          <w:noProof/>
        </w:rPr>
        <w:t xml:space="preserve">APA Publications Communications Board Working Group on Journal Article Reporting Standards. (2008). Reporting standards for research in psychology: Why do we need them? What might they be? </w:t>
      </w:r>
      <w:r w:rsidR="00FE57D7" w:rsidRPr="00FE57D7">
        <w:rPr>
          <w:i/>
          <w:noProof/>
        </w:rPr>
        <w:t>The American Psychologist, 63</w:t>
      </w:r>
      <w:r w:rsidR="00FE57D7" w:rsidRPr="00FE57D7">
        <w:rPr>
          <w:noProof/>
        </w:rPr>
        <w:t>, 839-851. doi:10.1037/0003-066X.63.9.839</w:t>
      </w:r>
    </w:p>
    <w:p w14:paraId="19F058C4" w14:textId="77777777" w:rsidR="00FE57D7" w:rsidRPr="00FE57D7" w:rsidRDefault="00FE57D7" w:rsidP="00FE57D7">
      <w:pPr>
        <w:pStyle w:val="EndNoteBibliography"/>
        <w:ind w:left="720" w:hanging="720"/>
        <w:rPr>
          <w:noProof/>
        </w:rPr>
      </w:pPr>
      <w:r w:rsidRPr="00FE57D7">
        <w:rPr>
          <w:noProof/>
        </w:rPr>
        <w:t xml:space="preserve">Bakker, M., Hartgerink, C. H. J., Wicherts, J. M., &amp; van der Maas, H. L. J. (2016). Researchers’ Intuitions About Power in Psychological Research. </w:t>
      </w:r>
      <w:r w:rsidRPr="00FE57D7">
        <w:rPr>
          <w:i/>
          <w:noProof/>
        </w:rPr>
        <w:t>Psychological Science, 27</w:t>
      </w:r>
      <w:r w:rsidRPr="00FE57D7">
        <w:rPr>
          <w:noProof/>
        </w:rPr>
        <w:t>, 1069-1077. doi:10.1177/0956797616647519</w:t>
      </w:r>
    </w:p>
    <w:p w14:paraId="39BD8AA2" w14:textId="77777777" w:rsidR="00FE57D7" w:rsidRPr="00FE57D7" w:rsidRDefault="00FE57D7" w:rsidP="00FE57D7">
      <w:pPr>
        <w:pStyle w:val="EndNoteBibliography"/>
        <w:ind w:left="720" w:hanging="720"/>
        <w:rPr>
          <w:noProof/>
        </w:rPr>
      </w:pPr>
      <w:r w:rsidRPr="00FE57D7">
        <w:rPr>
          <w:noProof/>
        </w:rPr>
        <w:t xml:space="preserve">Bakker, M., van Assen, M., Crompvoets, E., Ong, H., &amp; Soderberg, C. (2017). </w:t>
      </w:r>
      <w:r w:rsidRPr="00FE57D7">
        <w:rPr>
          <w:i/>
          <w:noProof/>
        </w:rPr>
        <w:t>Restriction of opportunistic use of researcher degrees of freedom in pre-registrations on the Open Science Framework: The human Fallibility of scientists.</w:t>
      </w:r>
      <w:r w:rsidRPr="00FE57D7">
        <w:rPr>
          <w:noProof/>
        </w:rPr>
        <w:t xml:space="preserve">   </w:t>
      </w:r>
    </w:p>
    <w:p w14:paraId="2DDA136B" w14:textId="77777777" w:rsidR="00FE57D7" w:rsidRPr="00FE57D7" w:rsidRDefault="00FE57D7" w:rsidP="00FE57D7">
      <w:pPr>
        <w:pStyle w:val="EndNoteBibliography"/>
        <w:ind w:left="720" w:hanging="720"/>
        <w:rPr>
          <w:noProof/>
        </w:rPr>
      </w:pPr>
      <w:r w:rsidRPr="00FE57D7">
        <w:rPr>
          <w:noProof/>
        </w:rPr>
        <w:t xml:space="preserve">Bakker, M., van Dijk, A., &amp; Wicherts, J. M. (2012). The Rules of the Game Called Psychological Science. </w:t>
      </w:r>
      <w:r w:rsidRPr="00FE57D7">
        <w:rPr>
          <w:i/>
          <w:noProof/>
        </w:rPr>
        <w:t>Perspectives on Psychological Science, 7</w:t>
      </w:r>
      <w:r w:rsidRPr="00FE57D7">
        <w:rPr>
          <w:noProof/>
        </w:rPr>
        <w:t>, 543-554. doi:10.1177/1745691612459060</w:t>
      </w:r>
    </w:p>
    <w:p w14:paraId="089C2C9B" w14:textId="77777777" w:rsidR="00FE57D7" w:rsidRPr="00FE57D7" w:rsidRDefault="00FE57D7" w:rsidP="00FE57D7">
      <w:pPr>
        <w:pStyle w:val="EndNoteBibliography"/>
        <w:ind w:left="720" w:hanging="720"/>
        <w:rPr>
          <w:noProof/>
        </w:rPr>
      </w:pPr>
      <w:r w:rsidRPr="00FE57D7">
        <w:rPr>
          <w:noProof/>
        </w:rPr>
        <w:t xml:space="preserve">Beaujean, A. A. (2014). Sample size determination for regression models using monte carlo methods in r. </w:t>
      </w:r>
      <w:r w:rsidRPr="00FE57D7">
        <w:rPr>
          <w:i/>
          <w:noProof/>
        </w:rPr>
        <w:t>Practical assessment, research &amp; evaluation, 19</w:t>
      </w:r>
      <w:r w:rsidRPr="00FE57D7">
        <w:rPr>
          <w:noProof/>
        </w:rPr>
        <w:t xml:space="preserve">, 1. </w:t>
      </w:r>
    </w:p>
    <w:p w14:paraId="3155209D" w14:textId="77777777" w:rsidR="00FE57D7" w:rsidRPr="00FE57D7" w:rsidRDefault="00FE57D7" w:rsidP="00FE57D7">
      <w:pPr>
        <w:pStyle w:val="EndNoteBibliography"/>
        <w:ind w:left="720" w:hanging="720"/>
        <w:rPr>
          <w:noProof/>
        </w:rPr>
      </w:pPr>
      <w:r w:rsidRPr="00FE57D7">
        <w:rPr>
          <w:noProof/>
        </w:rPr>
        <w:t xml:space="preserve">Bezeau, S., &amp; Graves, R. (2001). Statistical power and effect sizes of clinical neuropsychology research. </w:t>
      </w:r>
      <w:r w:rsidRPr="00FE57D7">
        <w:rPr>
          <w:i/>
          <w:noProof/>
        </w:rPr>
        <w:t>Journal of Clinical and Experimental Neuropsychology, 23</w:t>
      </w:r>
      <w:r w:rsidRPr="00FE57D7">
        <w:rPr>
          <w:noProof/>
        </w:rPr>
        <w:t>, 399-406. doi:10.1076/jcen.23.3.399.1181</w:t>
      </w:r>
    </w:p>
    <w:p w14:paraId="7C432BF0" w14:textId="77777777" w:rsidR="00FE57D7" w:rsidRPr="00FE57D7" w:rsidRDefault="00FE57D7" w:rsidP="00FE57D7">
      <w:pPr>
        <w:pStyle w:val="EndNoteBibliography"/>
        <w:ind w:left="720" w:hanging="720"/>
        <w:rPr>
          <w:noProof/>
        </w:rPr>
      </w:pPr>
      <w:r w:rsidRPr="00FE57D7">
        <w:rPr>
          <w:noProof/>
        </w:rPr>
        <w:t xml:space="preserve">Bland, J. M. (2009). The tyranny of power: Is there a better way to calculate sample size? </w:t>
      </w:r>
      <w:r w:rsidRPr="00FE57D7">
        <w:rPr>
          <w:i/>
          <w:noProof/>
        </w:rPr>
        <w:t>BMJ, 339</w:t>
      </w:r>
      <w:r w:rsidRPr="00FE57D7">
        <w:rPr>
          <w:noProof/>
        </w:rPr>
        <w:t>. doi:10.1136/bmj.b3985</w:t>
      </w:r>
    </w:p>
    <w:p w14:paraId="06195C3C" w14:textId="77777777" w:rsidR="00FE57D7" w:rsidRPr="00FE57D7" w:rsidRDefault="00FE57D7" w:rsidP="00FE57D7">
      <w:pPr>
        <w:pStyle w:val="EndNoteBibliography"/>
        <w:ind w:left="720" w:hanging="720"/>
        <w:rPr>
          <w:noProof/>
        </w:rPr>
      </w:pPr>
      <w:r w:rsidRPr="00FE57D7">
        <w:rPr>
          <w:noProof/>
        </w:rPr>
        <w:t xml:space="preserve">Bosco, F. A., Aguinis, H., Singh, K., Field, J. G., &amp; Pierce, C. A. (2015). Correlational effect size benchmarks. </w:t>
      </w:r>
      <w:r w:rsidRPr="00FE57D7">
        <w:rPr>
          <w:i/>
          <w:noProof/>
        </w:rPr>
        <w:t>Journal of Applied Psychology, 100</w:t>
      </w:r>
      <w:r w:rsidRPr="00FE57D7">
        <w:rPr>
          <w:noProof/>
        </w:rPr>
        <w:t>, 431-449. doi:10.1037/a0038047</w:t>
      </w:r>
    </w:p>
    <w:p w14:paraId="1ED67CA6" w14:textId="77777777" w:rsidR="00FE57D7" w:rsidRPr="00FE57D7" w:rsidRDefault="00FE57D7" w:rsidP="00FE57D7">
      <w:pPr>
        <w:pStyle w:val="EndNoteBibliography"/>
        <w:ind w:left="720" w:hanging="720"/>
        <w:rPr>
          <w:noProof/>
        </w:rPr>
      </w:pPr>
      <w:r w:rsidRPr="00FE57D7">
        <w:rPr>
          <w:noProof/>
        </w:rPr>
        <w:t xml:space="preserve">Cashen, L. H., &amp; Geiger, S. W. (2004). Statistical Power and the Testing of Null Hypotheses: A Review of Contemporary Management Research and Recommendations for Future Studies. </w:t>
      </w:r>
      <w:r w:rsidRPr="00FE57D7">
        <w:rPr>
          <w:i/>
          <w:noProof/>
        </w:rPr>
        <w:t>Organizational Research Methods, 7</w:t>
      </w:r>
      <w:r w:rsidRPr="00FE57D7">
        <w:rPr>
          <w:noProof/>
        </w:rPr>
        <w:t>, 151-167. doi:10.1177/1094428104263676</w:t>
      </w:r>
    </w:p>
    <w:p w14:paraId="496BB0F0" w14:textId="77777777" w:rsidR="00FE57D7" w:rsidRPr="00FE57D7" w:rsidRDefault="00FE57D7" w:rsidP="00FE57D7">
      <w:pPr>
        <w:pStyle w:val="EndNoteBibliography"/>
        <w:ind w:left="720" w:hanging="720"/>
        <w:rPr>
          <w:noProof/>
        </w:rPr>
      </w:pPr>
      <w:r w:rsidRPr="00FE57D7">
        <w:rPr>
          <w:noProof/>
        </w:rPr>
        <w:t xml:space="preserve">Chan, A.-W., Hróbjartsson, A., Jørgensen, K. J., Gøtzsche, P. C., &amp; Altman, D. G. (2008). Discrepancies in sample size calculations and data analyses reported in randomised trials: comparison of publications with protocols. </w:t>
      </w:r>
      <w:r w:rsidRPr="00FE57D7">
        <w:rPr>
          <w:i/>
          <w:noProof/>
        </w:rPr>
        <w:t>BMJ, 337</w:t>
      </w:r>
      <w:r w:rsidRPr="00FE57D7">
        <w:rPr>
          <w:noProof/>
        </w:rPr>
        <w:t>. doi:10.1136/bmj.a2299</w:t>
      </w:r>
    </w:p>
    <w:p w14:paraId="3238B09C" w14:textId="77777777" w:rsidR="00FE57D7" w:rsidRPr="00FE57D7" w:rsidRDefault="00FE57D7" w:rsidP="00FE57D7">
      <w:pPr>
        <w:pStyle w:val="EndNoteBibliography"/>
        <w:ind w:left="720" w:hanging="720"/>
        <w:rPr>
          <w:noProof/>
        </w:rPr>
      </w:pPr>
      <w:r w:rsidRPr="00FE57D7">
        <w:rPr>
          <w:noProof/>
        </w:rPr>
        <w:t xml:space="preserve">Cohen, J. (1962). The statistical power of abnormal-social psychological research: A review. </w:t>
      </w:r>
      <w:r w:rsidRPr="00FE57D7">
        <w:rPr>
          <w:i/>
          <w:noProof/>
        </w:rPr>
        <w:t>The Journal of Abnormal and Social Psychology, 65</w:t>
      </w:r>
      <w:r w:rsidRPr="00FE57D7">
        <w:rPr>
          <w:noProof/>
        </w:rPr>
        <w:t>, 145-153. doi:10.1037/h0045186</w:t>
      </w:r>
    </w:p>
    <w:p w14:paraId="111FB2AC" w14:textId="77777777" w:rsidR="00FE57D7" w:rsidRPr="00FE57D7" w:rsidRDefault="00FE57D7" w:rsidP="00FE57D7">
      <w:pPr>
        <w:pStyle w:val="EndNoteBibliography"/>
        <w:ind w:left="720" w:hanging="720"/>
        <w:rPr>
          <w:noProof/>
        </w:rPr>
      </w:pPr>
      <w:r w:rsidRPr="00FE57D7">
        <w:rPr>
          <w:noProof/>
        </w:rPr>
        <w:t>Cohen, J. (1988). Statistical power analysis for the behavioral sciences (2nd ed.). Hillsdale, New Jersey: Erlbaum.</w:t>
      </w:r>
    </w:p>
    <w:p w14:paraId="57DDFE77" w14:textId="77777777" w:rsidR="00FE57D7" w:rsidRPr="00FE57D7" w:rsidRDefault="00FE57D7" w:rsidP="00FE57D7">
      <w:pPr>
        <w:pStyle w:val="EndNoteBibliography"/>
        <w:ind w:left="720" w:hanging="720"/>
        <w:rPr>
          <w:noProof/>
        </w:rPr>
      </w:pPr>
      <w:r w:rsidRPr="00FE57D7">
        <w:rPr>
          <w:noProof/>
        </w:rPr>
        <w:t xml:space="preserve">Cohen, J. (1992). A power primer. </w:t>
      </w:r>
      <w:r w:rsidRPr="00FE57D7">
        <w:rPr>
          <w:i/>
          <w:noProof/>
        </w:rPr>
        <w:t>Psychological Bulletin, 112</w:t>
      </w:r>
      <w:r w:rsidRPr="00FE57D7">
        <w:rPr>
          <w:noProof/>
        </w:rPr>
        <w:t>, 155-159. doi:10.1037/0033-2909.112.1.155</w:t>
      </w:r>
    </w:p>
    <w:p w14:paraId="18E11399" w14:textId="77777777" w:rsidR="00FE57D7" w:rsidRPr="00FE57D7" w:rsidRDefault="00FE57D7" w:rsidP="00FE57D7">
      <w:pPr>
        <w:pStyle w:val="EndNoteBibliography"/>
        <w:ind w:left="720" w:hanging="720"/>
        <w:rPr>
          <w:noProof/>
        </w:rPr>
      </w:pPr>
      <w:r w:rsidRPr="00FE57D7">
        <w:rPr>
          <w:noProof/>
        </w:rPr>
        <w:t xml:space="preserve">DeCoster, J., Sparks, E. A., Sparks, J. C., Sparks, G. G., &amp; Sparks, C. W. (2015). Opportunistic biases: Their origins, effects, and an integrated solution. </w:t>
      </w:r>
      <w:r w:rsidRPr="00FE57D7">
        <w:rPr>
          <w:i/>
          <w:noProof/>
        </w:rPr>
        <w:t>American Psychologist, 70</w:t>
      </w:r>
      <w:r w:rsidRPr="00FE57D7">
        <w:rPr>
          <w:noProof/>
        </w:rPr>
        <w:t>, 499-514. doi:10.1037/a0039191</w:t>
      </w:r>
    </w:p>
    <w:p w14:paraId="792F5D75" w14:textId="77777777" w:rsidR="00FE57D7" w:rsidRPr="00FE57D7" w:rsidRDefault="00FE57D7" w:rsidP="00FE57D7">
      <w:pPr>
        <w:pStyle w:val="EndNoteBibliography"/>
        <w:ind w:left="720" w:hanging="720"/>
        <w:rPr>
          <w:noProof/>
        </w:rPr>
      </w:pPr>
      <w:r w:rsidRPr="00FE57D7">
        <w:rPr>
          <w:noProof/>
        </w:rPr>
        <w:t xml:space="preserve">Egger, M., Smith, G. D., Schneider, M., &amp; Minder, C. (1997). Bias in meta-analysis detected by a simple, graphical test. </w:t>
      </w:r>
      <w:r w:rsidRPr="00FE57D7">
        <w:rPr>
          <w:i/>
          <w:noProof/>
        </w:rPr>
        <w:t>BMJ, 315</w:t>
      </w:r>
      <w:r w:rsidRPr="00FE57D7">
        <w:rPr>
          <w:noProof/>
        </w:rPr>
        <w:t xml:space="preserve">, 629. </w:t>
      </w:r>
    </w:p>
    <w:p w14:paraId="7DE0E327" w14:textId="77777777" w:rsidR="00FE57D7" w:rsidRPr="00FE57D7" w:rsidRDefault="00FE57D7" w:rsidP="00FE57D7">
      <w:pPr>
        <w:pStyle w:val="EndNoteBibliography"/>
        <w:ind w:left="720" w:hanging="720"/>
        <w:rPr>
          <w:noProof/>
        </w:rPr>
      </w:pPr>
      <w:r w:rsidRPr="00FE57D7">
        <w:rPr>
          <w:noProof/>
        </w:rPr>
        <w:t xml:space="preserve">Fanelli, D. (2009). How Many Scientists Fabricate and Falsify Research? A Systematic Review and Meta-Analysis of Survey Data. </w:t>
      </w:r>
      <w:r w:rsidRPr="00FE57D7">
        <w:rPr>
          <w:i/>
          <w:noProof/>
        </w:rPr>
        <w:t>PLOS ONE, 4</w:t>
      </w:r>
      <w:r w:rsidRPr="00FE57D7">
        <w:rPr>
          <w:noProof/>
        </w:rPr>
        <w:t>, e5738. doi:10.1371/journal.pone.0005738</w:t>
      </w:r>
    </w:p>
    <w:p w14:paraId="3A3B9D21" w14:textId="77777777" w:rsidR="00FE57D7" w:rsidRPr="00FE57D7" w:rsidRDefault="00FE57D7" w:rsidP="00FE57D7">
      <w:pPr>
        <w:pStyle w:val="EndNoteBibliography"/>
        <w:ind w:left="720" w:hanging="720"/>
        <w:rPr>
          <w:noProof/>
        </w:rPr>
      </w:pPr>
      <w:r w:rsidRPr="00FE57D7">
        <w:rPr>
          <w:noProof/>
        </w:rPr>
        <w:t xml:space="preserve">Fanelli, D. (2010). “Positive” Results Increase Down the Hierarchy of the Sciences. </w:t>
      </w:r>
      <w:r w:rsidRPr="00FE57D7">
        <w:rPr>
          <w:i/>
          <w:noProof/>
        </w:rPr>
        <w:t>PLOS ONE, 5</w:t>
      </w:r>
      <w:r w:rsidRPr="00FE57D7">
        <w:rPr>
          <w:noProof/>
        </w:rPr>
        <w:t>, e10068. doi:10.1371/journal.pone.0010068</w:t>
      </w:r>
    </w:p>
    <w:p w14:paraId="3011ADB2" w14:textId="77777777" w:rsidR="00FE57D7" w:rsidRPr="00FE57D7" w:rsidRDefault="00FE57D7" w:rsidP="00FE57D7">
      <w:pPr>
        <w:pStyle w:val="EndNoteBibliography"/>
        <w:ind w:left="720" w:hanging="720"/>
        <w:rPr>
          <w:noProof/>
        </w:rPr>
      </w:pPr>
      <w:r w:rsidRPr="00FE57D7">
        <w:rPr>
          <w:noProof/>
        </w:rPr>
        <w:lastRenderedPageBreak/>
        <w:t xml:space="preserve">Faul, F., Erdfelder, E., Lang, A.-G., &amp; Buchner, A. (2007). G*Power 3: A flexible statistical power analysis program for the social, behavioral, and biomedical sciences. </w:t>
      </w:r>
      <w:r w:rsidRPr="00FE57D7">
        <w:rPr>
          <w:i/>
          <w:noProof/>
        </w:rPr>
        <w:t>Behavior Research Methods, 39</w:t>
      </w:r>
      <w:r w:rsidRPr="00FE57D7">
        <w:rPr>
          <w:noProof/>
        </w:rPr>
        <w:t>, 175-191. doi:10.3758/bf03193146</w:t>
      </w:r>
    </w:p>
    <w:p w14:paraId="344FE5A8" w14:textId="77777777" w:rsidR="00FE57D7" w:rsidRPr="00FE57D7" w:rsidRDefault="00FE57D7" w:rsidP="00FE57D7">
      <w:pPr>
        <w:pStyle w:val="EndNoteBibliography"/>
        <w:ind w:left="720" w:hanging="720"/>
        <w:rPr>
          <w:noProof/>
        </w:rPr>
      </w:pPr>
      <w:r w:rsidRPr="00FE57D7">
        <w:rPr>
          <w:noProof/>
        </w:rPr>
        <w:t xml:space="preserve">Fraser, H., Parker, T., Nakagawa, S., Barnett, A., &amp; Fidler, F. (2018). Questionable research practices in ecology and evolution. </w:t>
      </w:r>
      <w:r w:rsidRPr="00FE57D7">
        <w:rPr>
          <w:i/>
          <w:noProof/>
        </w:rPr>
        <w:t>PLOS ONE, 13</w:t>
      </w:r>
      <w:r w:rsidRPr="00FE57D7">
        <w:rPr>
          <w:noProof/>
        </w:rPr>
        <w:t>, e0200303. doi:10.1371/journal.pone.0200303</w:t>
      </w:r>
    </w:p>
    <w:p w14:paraId="33996B3C" w14:textId="0828E14F" w:rsidR="00FE57D7" w:rsidRPr="00FE57D7" w:rsidRDefault="00FE57D7" w:rsidP="00FE57D7">
      <w:pPr>
        <w:pStyle w:val="EndNoteBibliography"/>
        <w:ind w:left="720" w:hanging="720"/>
        <w:rPr>
          <w:noProof/>
        </w:rPr>
      </w:pPr>
      <w:r w:rsidRPr="00FE57D7">
        <w:rPr>
          <w:noProof/>
        </w:rPr>
        <w:t xml:space="preserve">Gignac, G. E., &amp; Szodorai, E. T. (2016). Effect size guidelines for individual differences researchers. </w:t>
      </w:r>
      <w:r w:rsidRPr="00FE57D7">
        <w:rPr>
          <w:i/>
          <w:noProof/>
        </w:rPr>
        <w:t>Personality and Individual Differences, 102</w:t>
      </w:r>
      <w:r w:rsidRPr="00FE57D7">
        <w:rPr>
          <w:noProof/>
        </w:rPr>
        <w:t>, 74-78. doi:</w:t>
      </w:r>
      <w:hyperlink r:id="rId25" w:history="1">
        <w:r w:rsidRPr="00FE57D7">
          <w:rPr>
            <w:rStyle w:val="Hyperlink"/>
            <w:noProof/>
          </w:rPr>
          <w:t>https://doi.org/10.1016/j.paid.2016.06.069</w:t>
        </w:r>
      </w:hyperlink>
    </w:p>
    <w:p w14:paraId="4CB4B616" w14:textId="77777777" w:rsidR="00FE57D7" w:rsidRPr="00FE57D7" w:rsidRDefault="00FE57D7" w:rsidP="00FE57D7">
      <w:pPr>
        <w:pStyle w:val="EndNoteBibliography"/>
        <w:ind w:left="720" w:hanging="720"/>
        <w:rPr>
          <w:noProof/>
        </w:rPr>
      </w:pPr>
      <w:r w:rsidRPr="00FE57D7">
        <w:rPr>
          <w:noProof/>
        </w:rPr>
        <w:t xml:space="preserve">Haase, R. F. (1974). Power analysis of research in counselor education. </w:t>
      </w:r>
      <w:r w:rsidRPr="00FE57D7">
        <w:rPr>
          <w:i/>
          <w:noProof/>
        </w:rPr>
        <w:t>Counselor Education and Supervision, 14</w:t>
      </w:r>
      <w:r w:rsidRPr="00FE57D7">
        <w:rPr>
          <w:noProof/>
        </w:rPr>
        <w:t xml:space="preserve">, 124-132. </w:t>
      </w:r>
    </w:p>
    <w:p w14:paraId="44980ABD" w14:textId="77777777" w:rsidR="00FE57D7" w:rsidRPr="00FE57D7" w:rsidRDefault="00FE57D7" w:rsidP="00FE57D7">
      <w:pPr>
        <w:pStyle w:val="EndNoteBibliography"/>
        <w:ind w:left="720" w:hanging="720"/>
        <w:rPr>
          <w:noProof/>
        </w:rPr>
      </w:pPr>
      <w:r w:rsidRPr="00FE57D7">
        <w:rPr>
          <w:noProof/>
        </w:rPr>
        <w:t xml:space="preserve">Hedges, L. V. (1992). Modeling Publication Selection Effects in Meta-Analysis. </w:t>
      </w:r>
      <w:r w:rsidRPr="00FE57D7">
        <w:rPr>
          <w:i/>
          <w:noProof/>
        </w:rPr>
        <w:t>Statistical Science, 7</w:t>
      </w:r>
      <w:r w:rsidRPr="00FE57D7">
        <w:rPr>
          <w:noProof/>
        </w:rPr>
        <w:t xml:space="preserve">, 246-255. </w:t>
      </w:r>
    </w:p>
    <w:p w14:paraId="1F0CF52A" w14:textId="1892F16A" w:rsidR="00FE57D7" w:rsidRPr="00FE57D7" w:rsidRDefault="00FE57D7" w:rsidP="00FE57D7">
      <w:pPr>
        <w:pStyle w:val="EndNoteBibliography"/>
        <w:ind w:left="720" w:hanging="720"/>
        <w:rPr>
          <w:noProof/>
        </w:rPr>
      </w:pPr>
      <w:r w:rsidRPr="00FE57D7">
        <w:rPr>
          <w:noProof/>
        </w:rPr>
        <w:t xml:space="preserve">Hunter, J. E., &amp; Schmidt, F. L. (2004). </w:t>
      </w:r>
      <w:r w:rsidRPr="00FE57D7">
        <w:rPr>
          <w:i/>
          <w:noProof/>
        </w:rPr>
        <w:t xml:space="preserve">Methods of Meta-Analysis: Correcting Error and Bias in Research Findings </w:t>
      </w:r>
      <w:r w:rsidRPr="00FE57D7">
        <w:rPr>
          <w:noProof/>
        </w:rPr>
        <w:t xml:space="preserve"> Retrieved from </w:t>
      </w:r>
      <w:hyperlink r:id="rId26" w:history="1">
        <w:r w:rsidRPr="00FE57D7">
          <w:rPr>
            <w:rStyle w:val="Hyperlink"/>
            <w:noProof/>
          </w:rPr>
          <w:t>http://methods.sagepub.com/book/methods-of-meta-analysis-3e</w:t>
        </w:r>
      </w:hyperlink>
      <w:r w:rsidRPr="00FE57D7">
        <w:rPr>
          <w:noProof/>
        </w:rPr>
        <w:t xml:space="preserve"> doi:10.4135/9781483398105</w:t>
      </w:r>
    </w:p>
    <w:p w14:paraId="2F0F1B58" w14:textId="77777777" w:rsidR="00FE57D7" w:rsidRPr="00FE57D7" w:rsidRDefault="00FE57D7" w:rsidP="00FE57D7">
      <w:pPr>
        <w:pStyle w:val="EndNoteBibliography"/>
        <w:ind w:left="720" w:hanging="720"/>
        <w:rPr>
          <w:noProof/>
        </w:rPr>
      </w:pPr>
      <w:r w:rsidRPr="00FE57D7">
        <w:rPr>
          <w:noProof/>
        </w:rPr>
        <w:t xml:space="preserve">Ioannidis, J. P. A. (2008). Why most discovered true associations are inflated. </w:t>
      </w:r>
      <w:r w:rsidRPr="00FE57D7">
        <w:rPr>
          <w:i/>
          <w:noProof/>
        </w:rPr>
        <w:t>Epidemiology, 19</w:t>
      </w:r>
      <w:r w:rsidRPr="00FE57D7">
        <w:rPr>
          <w:noProof/>
        </w:rPr>
        <w:t>, 640-648. doi:10.1097/EDE.0b013e31818131e7</w:t>
      </w:r>
    </w:p>
    <w:p w14:paraId="0D106DEA" w14:textId="77777777" w:rsidR="00FE57D7" w:rsidRPr="00FE57D7" w:rsidRDefault="00FE57D7" w:rsidP="00FE57D7">
      <w:pPr>
        <w:pStyle w:val="EndNoteBibliography"/>
        <w:ind w:left="720" w:hanging="720"/>
        <w:rPr>
          <w:noProof/>
        </w:rPr>
      </w:pPr>
      <w:r w:rsidRPr="00FE57D7">
        <w:rPr>
          <w:noProof/>
        </w:rPr>
        <w:t xml:space="preserve">John, L. K., Loewenstein, G., &amp; Prelec, D. (2012). Measuring the Prevalence of Questionable Research Practices With Incentives for Truth Telling. </w:t>
      </w:r>
      <w:r w:rsidRPr="00FE57D7">
        <w:rPr>
          <w:i/>
          <w:noProof/>
        </w:rPr>
        <w:t>Psychological Science, 23</w:t>
      </w:r>
      <w:r w:rsidRPr="00FE57D7">
        <w:rPr>
          <w:noProof/>
        </w:rPr>
        <w:t>, 524-532. doi:10.1177/0956797611430953</w:t>
      </w:r>
    </w:p>
    <w:p w14:paraId="6C7B83EA" w14:textId="77777777" w:rsidR="00FE57D7" w:rsidRPr="00FE57D7" w:rsidRDefault="00FE57D7" w:rsidP="00FE57D7">
      <w:pPr>
        <w:pStyle w:val="EndNoteBibliography"/>
        <w:ind w:left="720" w:hanging="720"/>
        <w:rPr>
          <w:noProof/>
        </w:rPr>
      </w:pPr>
      <w:r w:rsidRPr="00FE57D7">
        <w:rPr>
          <w:noProof/>
        </w:rPr>
        <w:t xml:space="preserve">Kerr, N. L. (1998). HARKing: Hypothesizing After the Results are Known. </w:t>
      </w:r>
      <w:r w:rsidRPr="00FE57D7">
        <w:rPr>
          <w:i/>
          <w:noProof/>
        </w:rPr>
        <w:t>Personality and Social Psychology Review, 2</w:t>
      </w:r>
      <w:r w:rsidRPr="00FE57D7">
        <w:rPr>
          <w:noProof/>
        </w:rPr>
        <w:t>, 196-217. doi:10.1207/s15327957pspr0203_4</w:t>
      </w:r>
    </w:p>
    <w:p w14:paraId="16FC3FA8" w14:textId="77777777" w:rsidR="00FE57D7" w:rsidRPr="00FE57D7" w:rsidRDefault="00FE57D7" w:rsidP="00FE57D7">
      <w:pPr>
        <w:pStyle w:val="EndNoteBibliography"/>
        <w:ind w:left="720" w:hanging="720"/>
        <w:rPr>
          <w:noProof/>
        </w:rPr>
      </w:pPr>
      <w:r w:rsidRPr="00FE57D7">
        <w:rPr>
          <w:noProof/>
        </w:rPr>
        <w:t xml:space="preserve">LeBel, E. P., McCarthy, R. J., Earp, B. D., Elson, M., &amp; Vanpaemel, W. (2018). A Unified Framework to Quantify the Credibility of Scientific Findings. </w:t>
      </w:r>
      <w:r w:rsidRPr="00FE57D7">
        <w:rPr>
          <w:i/>
          <w:noProof/>
        </w:rPr>
        <w:t>Advances In Methods and Practices in Psychological Science</w:t>
      </w:r>
      <w:r w:rsidRPr="00FE57D7">
        <w:rPr>
          <w:noProof/>
        </w:rPr>
        <w:t>, 2515245918787489. doi:10.1177/2515245918787489</w:t>
      </w:r>
    </w:p>
    <w:p w14:paraId="2E9F0EDD" w14:textId="77777777" w:rsidR="00FE57D7" w:rsidRPr="00FE57D7" w:rsidRDefault="00FE57D7" w:rsidP="00FE57D7">
      <w:pPr>
        <w:pStyle w:val="EndNoteBibliography"/>
        <w:ind w:left="720" w:hanging="720"/>
        <w:rPr>
          <w:noProof/>
        </w:rPr>
      </w:pPr>
      <w:r w:rsidRPr="00FE57D7">
        <w:rPr>
          <w:noProof/>
        </w:rPr>
        <w:t xml:space="preserve">Marín-Martínez, F., &amp; Sánchez-Meca, J. (2009). Weighting by Inverse Variance or by Sample Size in Random-Effects Meta-Analysis. </w:t>
      </w:r>
      <w:r w:rsidRPr="00FE57D7">
        <w:rPr>
          <w:i/>
          <w:noProof/>
        </w:rPr>
        <w:t>Educational and psychological measurement, 70</w:t>
      </w:r>
      <w:r w:rsidRPr="00FE57D7">
        <w:rPr>
          <w:noProof/>
        </w:rPr>
        <w:t>, 56-73. doi:10.1177/0013164409344534</w:t>
      </w:r>
    </w:p>
    <w:p w14:paraId="11BBF179" w14:textId="77777777" w:rsidR="00FE57D7" w:rsidRPr="00FE57D7" w:rsidRDefault="00FE57D7" w:rsidP="00FE57D7">
      <w:pPr>
        <w:pStyle w:val="EndNoteBibliography"/>
        <w:ind w:left="720" w:hanging="720"/>
        <w:rPr>
          <w:noProof/>
        </w:rPr>
      </w:pPr>
      <w:r w:rsidRPr="00FE57D7">
        <w:rPr>
          <w:noProof/>
        </w:rPr>
        <w:t xml:space="preserve">Maxwell, S. E., Kelley, K., &amp; Rausch, J. R. (2007). Sample Size Planning for Statistical Power and Accuracy in Parameter Estimation. </w:t>
      </w:r>
      <w:r w:rsidRPr="00FE57D7">
        <w:rPr>
          <w:i/>
          <w:noProof/>
        </w:rPr>
        <w:t>Annual Review of Psychology, 59</w:t>
      </w:r>
      <w:r w:rsidRPr="00FE57D7">
        <w:rPr>
          <w:noProof/>
        </w:rPr>
        <w:t>, 537-563. doi:10.1146/annurev.psych.59.103006.093735</w:t>
      </w:r>
    </w:p>
    <w:p w14:paraId="0669029F" w14:textId="77777777" w:rsidR="00FE57D7" w:rsidRPr="00FE57D7" w:rsidRDefault="00FE57D7" w:rsidP="00FE57D7">
      <w:pPr>
        <w:pStyle w:val="EndNoteBibliography"/>
        <w:ind w:left="720" w:hanging="720"/>
        <w:rPr>
          <w:noProof/>
        </w:rPr>
      </w:pPr>
      <w:r w:rsidRPr="00FE57D7">
        <w:rPr>
          <w:noProof/>
        </w:rPr>
        <w:t xml:space="preserve">Maxwell, S. E., Lau, M. Y., &amp; Howard, G. S. (2015). Is psychology suffering from a replication crisis? What does “failure to replicate” really mean? </w:t>
      </w:r>
      <w:r w:rsidRPr="00FE57D7">
        <w:rPr>
          <w:i/>
          <w:noProof/>
        </w:rPr>
        <w:t>American Psychologist, 70</w:t>
      </w:r>
      <w:r w:rsidRPr="00FE57D7">
        <w:rPr>
          <w:noProof/>
        </w:rPr>
        <w:t>, 487-498. doi:10.1037/a0039400</w:t>
      </w:r>
    </w:p>
    <w:p w14:paraId="5B913092" w14:textId="77777777" w:rsidR="00FE57D7" w:rsidRPr="00FE57D7" w:rsidRDefault="00FE57D7" w:rsidP="00FE57D7">
      <w:pPr>
        <w:pStyle w:val="EndNoteBibliography"/>
        <w:ind w:left="720" w:hanging="720"/>
        <w:rPr>
          <w:noProof/>
        </w:rPr>
      </w:pPr>
      <w:r w:rsidRPr="00FE57D7">
        <w:rPr>
          <w:noProof/>
        </w:rPr>
        <w:t xml:space="preserve">Miller, J. J. (1978). The Inverse of the Freeman – Tukey Double Arcsine Transformation. </w:t>
      </w:r>
      <w:r w:rsidRPr="00FE57D7">
        <w:rPr>
          <w:i/>
          <w:noProof/>
        </w:rPr>
        <w:t>The American Statistician, 32</w:t>
      </w:r>
      <w:r w:rsidRPr="00FE57D7">
        <w:rPr>
          <w:noProof/>
        </w:rPr>
        <w:t>, 138-138. doi:10.1080/00031305.1978.10479283</w:t>
      </w:r>
    </w:p>
    <w:p w14:paraId="65D5E272" w14:textId="77777777" w:rsidR="00FE57D7" w:rsidRPr="00FE57D7" w:rsidRDefault="00FE57D7" w:rsidP="00FE57D7">
      <w:pPr>
        <w:pStyle w:val="EndNoteBibliography"/>
        <w:ind w:left="720" w:hanging="720"/>
        <w:rPr>
          <w:noProof/>
        </w:rPr>
      </w:pPr>
      <w:r w:rsidRPr="00FE57D7">
        <w:rPr>
          <w:noProof/>
        </w:rPr>
        <w:t xml:space="preserve">Moher, D., Hopewell, S., Schulz, K. F., Montori, V., Gøtzsche, P. C., Devereaux, P. J., . . . Altman, D. G. (2010). CONSORT 2010 Explanation and Elaboration: Updated guidelines for reporting parallel group randomised trials. </w:t>
      </w:r>
      <w:r w:rsidRPr="00FE57D7">
        <w:rPr>
          <w:i/>
          <w:noProof/>
        </w:rPr>
        <w:t>Journal of Clinical Epidemiology, 63</w:t>
      </w:r>
      <w:r w:rsidRPr="00FE57D7">
        <w:rPr>
          <w:noProof/>
        </w:rPr>
        <w:t>, e1-e37. doi:10.1016/j.jclinepi.2010.03.004</w:t>
      </w:r>
    </w:p>
    <w:p w14:paraId="1C8CAE69" w14:textId="77777777" w:rsidR="00FE57D7" w:rsidRPr="00FE57D7" w:rsidRDefault="00FE57D7" w:rsidP="00FE57D7">
      <w:pPr>
        <w:pStyle w:val="EndNoteBibliography"/>
        <w:ind w:left="720" w:hanging="720"/>
        <w:rPr>
          <w:noProof/>
        </w:rPr>
      </w:pPr>
      <w:r w:rsidRPr="00FE57D7">
        <w:rPr>
          <w:noProof/>
        </w:rPr>
        <w:t xml:space="preserve">Moher, D., Schulz, K. F., &amp; Altman, D. G. (2001). The CONSORT statement: revised recommendations for improving the quality of reports of parallel group randomized trials. </w:t>
      </w:r>
      <w:r w:rsidRPr="00FE57D7">
        <w:rPr>
          <w:i/>
          <w:noProof/>
        </w:rPr>
        <w:t>BMC Medical Research Methodology, 1</w:t>
      </w:r>
      <w:r w:rsidRPr="00FE57D7">
        <w:rPr>
          <w:noProof/>
        </w:rPr>
        <w:t>, 2. doi:10.1186/1471-2288-1-2</w:t>
      </w:r>
    </w:p>
    <w:p w14:paraId="377AE717" w14:textId="77777777" w:rsidR="00FE57D7" w:rsidRPr="00FE57D7" w:rsidRDefault="00FE57D7" w:rsidP="00FE57D7">
      <w:pPr>
        <w:pStyle w:val="EndNoteBibliography"/>
        <w:ind w:left="720" w:hanging="720"/>
        <w:rPr>
          <w:noProof/>
        </w:rPr>
      </w:pPr>
      <w:r w:rsidRPr="00FE57D7">
        <w:rPr>
          <w:noProof/>
        </w:rPr>
        <w:lastRenderedPageBreak/>
        <w:t xml:space="preserve">Obrecht, N. A., Chapman, G. B., &amp; Gelman, R. (2007). Intuitive tests: Lay use of statistical information. </w:t>
      </w:r>
      <w:r w:rsidRPr="00FE57D7">
        <w:rPr>
          <w:i/>
          <w:noProof/>
        </w:rPr>
        <w:t>Psychonomic Bulletin &amp; Review, 14</w:t>
      </w:r>
      <w:r w:rsidRPr="00FE57D7">
        <w:rPr>
          <w:noProof/>
        </w:rPr>
        <w:t>, 1147-1152. doi:10.3758/BF03193104</w:t>
      </w:r>
    </w:p>
    <w:p w14:paraId="5C6D52F5" w14:textId="77777777" w:rsidR="00FE57D7" w:rsidRPr="00FE57D7" w:rsidRDefault="00FE57D7" w:rsidP="00FE57D7">
      <w:pPr>
        <w:pStyle w:val="EndNoteBibliography"/>
        <w:ind w:left="720" w:hanging="720"/>
        <w:rPr>
          <w:noProof/>
        </w:rPr>
      </w:pPr>
      <w:r w:rsidRPr="00FE57D7">
        <w:rPr>
          <w:noProof/>
        </w:rPr>
        <w:t xml:space="preserve">Orme, J. G., &amp; Combs-Orme, T. D. (1986). Statistical power and Type II errors in social work research. </w:t>
      </w:r>
      <w:r w:rsidRPr="00FE57D7">
        <w:rPr>
          <w:i/>
          <w:noProof/>
        </w:rPr>
        <w:t>Social Work Research and Abstracts, 22</w:t>
      </w:r>
      <w:r w:rsidRPr="00FE57D7">
        <w:rPr>
          <w:noProof/>
        </w:rPr>
        <w:t>, 3-10. doi:10.1093/swra/22.3.3</w:t>
      </w:r>
    </w:p>
    <w:p w14:paraId="50B3B6B0" w14:textId="125AD55B" w:rsidR="00FE57D7" w:rsidRPr="00FE57D7" w:rsidRDefault="00FE57D7" w:rsidP="00FE57D7">
      <w:pPr>
        <w:pStyle w:val="EndNoteBibliography"/>
        <w:ind w:left="720" w:hanging="720"/>
        <w:rPr>
          <w:noProof/>
        </w:rPr>
      </w:pPr>
      <w:r w:rsidRPr="00FE57D7">
        <w:rPr>
          <w:noProof/>
        </w:rPr>
        <w:t xml:space="preserve">Poisot, T. (2010). Getting data from an image </w:t>
      </w:r>
      <w:r w:rsidRPr="00FE57D7">
        <w:rPr>
          <w:i/>
          <w:noProof/>
        </w:rPr>
        <w:t>Data visualization (in R).</w:t>
      </w:r>
      <w:r w:rsidRPr="00FE57D7">
        <w:rPr>
          <w:noProof/>
        </w:rPr>
        <w:t xml:space="preserve">  Retrieved from </w:t>
      </w:r>
      <w:hyperlink r:id="rId27" w:history="1">
        <w:r w:rsidRPr="00FE57D7">
          <w:rPr>
            <w:rStyle w:val="Hyperlink"/>
            <w:noProof/>
          </w:rPr>
          <w:t>https://rdataviz.wordpress.com/2010/03/05/getting-data-from-an-image-introductory-post/</w:t>
        </w:r>
      </w:hyperlink>
    </w:p>
    <w:p w14:paraId="549A0D06" w14:textId="77777777" w:rsidR="00FE57D7" w:rsidRPr="00FE57D7" w:rsidRDefault="00FE57D7" w:rsidP="00FE57D7">
      <w:pPr>
        <w:pStyle w:val="EndNoteBibliography"/>
        <w:ind w:left="720" w:hanging="720"/>
        <w:rPr>
          <w:noProof/>
        </w:rPr>
      </w:pPr>
      <w:r w:rsidRPr="00FE57D7">
        <w:rPr>
          <w:noProof/>
        </w:rPr>
        <w:t xml:space="preserve">Quintana, D. S. (2017). Statistical considerations for reporting and planning heart rate variability case‐control studies. </w:t>
      </w:r>
      <w:r w:rsidRPr="00FE57D7">
        <w:rPr>
          <w:i/>
          <w:noProof/>
        </w:rPr>
        <w:t>Psychophysiology, 54</w:t>
      </w:r>
      <w:r w:rsidRPr="00FE57D7">
        <w:rPr>
          <w:noProof/>
        </w:rPr>
        <w:t xml:space="preserve">, 344-349. </w:t>
      </w:r>
    </w:p>
    <w:p w14:paraId="49373F49" w14:textId="2682502F" w:rsidR="00FE57D7" w:rsidRPr="00FE57D7" w:rsidRDefault="00FE57D7" w:rsidP="00FE57D7">
      <w:pPr>
        <w:pStyle w:val="EndNoteBibliography"/>
        <w:ind w:left="720" w:hanging="720"/>
        <w:rPr>
          <w:noProof/>
        </w:rPr>
      </w:pPr>
      <w:r w:rsidRPr="00FE57D7">
        <w:rPr>
          <w:noProof/>
        </w:rPr>
        <w:t xml:space="preserve">R Development Core Team. (2018). R: A language and environment for statistical computing (Version 3.5.0). Vienna, Austria: R Foundation for Statistical Computing. Retrieved from </w:t>
      </w:r>
      <w:hyperlink r:id="rId28" w:history="1">
        <w:r w:rsidRPr="00FE57D7">
          <w:rPr>
            <w:rStyle w:val="Hyperlink"/>
            <w:noProof/>
          </w:rPr>
          <w:t>http://www.R-project.org</w:t>
        </w:r>
      </w:hyperlink>
    </w:p>
    <w:p w14:paraId="44C34FE2" w14:textId="77777777" w:rsidR="00FE57D7" w:rsidRPr="00FE57D7" w:rsidRDefault="00FE57D7" w:rsidP="00FE57D7">
      <w:pPr>
        <w:pStyle w:val="EndNoteBibliography"/>
        <w:ind w:left="720" w:hanging="720"/>
        <w:rPr>
          <w:noProof/>
        </w:rPr>
      </w:pPr>
      <w:r w:rsidRPr="00FE57D7">
        <w:rPr>
          <w:noProof/>
        </w:rPr>
        <w:t xml:space="preserve">Rossi, J. S. (1990). Statistical power of psychological research: what have we gained in 20 years? </w:t>
      </w:r>
      <w:r w:rsidRPr="00FE57D7">
        <w:rPr>
          <w:i/>
          <w:noProof/>
        </w:rPr>
        <w:t>J Consult Clin Psychol, 58</w:t>
      </w:r>
      <w:r w:rsidRPr="00FE57D7">
        <w:rPr>
          <w:noProof/>
        </w:rPr>
        <w:t xml:space="preserve">, 646-656. </w:t>
      </w:r>
    </w:p>
    <w:p w14:paraId="57006A20" w14:textId="77777777" w:rsidR="00FE57D7" w:rsidRPr="00FE57D7" w:rsidRDefault="00FE57D7" w:rsidP="00FE57D7">
      <w:pPr>
        <w:pStyle w:val="EndNoteBibliography"/>
        <w:ind w:left="720" w:hanging="720"/>
        <w:rPr>
          <w:noProof/>
        </w:rPr>
      </w:pPr>
      <w:r w:rsidRPr="00FE57D7">
        <w:rPr>
          <w:noProof/>
        </w:rPr>
        <w:t xml:space="preserve">Schönbrodt, F. D., &amp; Wagenmakers, E.-J. (2017). Bayes factor design analysis: Planning for compelling evidence. </w:t>
      </w:r>
      <w:r w:rsidRPr="00FE57D7">
        <w:rPr>
          <w:i/>
          <w:noProof/>
        </w:rPr>
        <w:t>Psychonomic Bulletin &amp; Review</w:t>
      </w:r>
      <w:r w:rsidRPr="00FE57D7">
        <w:rPr>
          <w:noProof/>
        </w:rPr>
        <w:t>. doi:10.3758/s13423-017-1230-y</w:t>
      </w:r>
    </w:p>
    <w:p w14:paraId="7D61EC6B" w14:textId="77777777" w:rsidR="00FE57D7" w:rsidRPr="00FE57D7" w:rsidRDefault="00FE57D7" w:rsidP="00FE57D7">
      <w:pPr>
        <w:pStyle w:val="EndNoteBibliography"/>
        <w:ind w:left="720" w:hanging="720"/>
        <w:rPr>
          <w:noProof/>
        </w:rPr>
      </w:pPr>
      <w:r w:rsidRPr="00FE57D7">
        <w:rPr>
          <w:noProof/>
        </w:rPr>
        <w:t xml:space="preserve">Sedlmeier, P., &amp; Gigerenzer, G. (1989). Do studies of statistical power have an effect on the power of studies? </w:t>
      </w:r>
      <w:r w:rsidRPr="00FE57D7">
        <w:rPr>
          <w:i/>
          <w:noProof/>
        </w:rPr>
        <w:t>Psychological Bulletin, 105</w:t>
      </w:r>
      <w:r w:rsidRPr="00FE57D7">
        <w:rPr>
          <w:noProof/>
        </w:rPr>
        <w:t>, 309-316. doi:10.1037/0033-2909.105.2.309</w:t>
      </w:r>
    </w:p>
    <w:p w14:paraId="14B43FCA" w14:textId="77777777" w:rsidR="00FE57D7" w:rsidRPr="00FE57D7" w:rsidRDefault="00FE57D7" w:rsidP="00FE57D7">
      <w:pPr>
        <w:pStyle w:val="EndNoteBibliography"/>
        <w:ind w:left="720" w:hanging="720"/>
        <w:rPr>
          <w:noProof/>
        </w:rPr>
      </w:pPr>
      <w:r w:rsidRPr="00FE57D7">
        <w:rPr>
          <w:noProof/>
        </w:rPr>
        <w:t xml:space="preserve">Smith, D. R., Hardy, I. C., &amp; Gammell, M. P. (2011). Power rangers: No improvement in the statistical power of analyses published in Animal Behaviour. </w:t>
      </w:r>
      <w:r w:rsidRPr="00FE57D7">
        <w:rPr>
          <w:i/>
          <w:noProof/>
        </w:rPr>
        <w:t>Animal Behaviour, 81</w:t>
      </w:r>
      <w:r w:rsidRPr="00FE57D7">
        <w:rPr>
          <w:noProof/>
        </w:rPr>
        <w:t xml:space="preserve">, 347-352. </w:t>
      </w:r>
    </w:p>
    <w:p w14:paraId="79B83C9A" w14:textId="77777777" w:rsidR="00FE57D7" w:rsidRPr="00FE57D7" w:rsidRDefault="00FE57D7" w:rsidP="00FE57D7">
      <w:pPr>
        <w:pStyle w:val="EndNoteBibliography"/>
        <w:ind w:left="720" w:hanging="720"/>
        <w:rPr>
          <w:noProof/>
        </w:rPr>
      </w:pPr>
      <w:r w:rsidRPr="00FE57D7">
        <w:rPr>
          <w:noProof/>
        </w:rPr>
        <w:t xml:space="preserve">Snijders, T. A., &amp; Bosker, R. J. (1993). Standard errors and sample sizes for two-level research. </w:t>
      </w:r>
      <w:r w:rsidRPr="00FE57D7">
        <w:rPr>
          <w:i/>
          <w:noProof/>
        </w:rPr>
        <w:t>Journal of Educational Statistics, 18</w:t>
      </w:r>
      <w:r w:rsidRPr="00FE57D7">
        <w:rPr>
          <w:noProof/>
        </w:rPr>
        <w:t>, 237-259. doi:10.2307/1165134</w:t>
      </w:r>
    </w:p>
    <w:p w14:paraId="3C763773" w14:textId="77777777" w:rsidR="00FE57D7" w:rsidRPr="00FE57D7" w:rsidRDefault="00FE57D7" w:rsidP="00FE57D7">
      <w:pPr>
        <w:pStyle w:val="EndNoteBibliography"/>
        <w:ind w:left="720" w:hanging="720"/>
        <w:rPr>
          <w:noProof/>
        </w:rPr>
      </w:pPr>
      <w:r w:rsidRPr="00FE57D7">
        <w:rPr>
          <w:noProof/>
        </w:rPr>
        <w:t xml:space="preserve">Szucs, D., &amp; Ioannidis, J. P. A. (2017). Empirical assessment of published effect sizes and power in the recent cognitive neuroscience and psychology literature. </w:t>
      </w:r>
      <w:r w:rsidRPr="00FE57D7">
        <w:rPr>
          <w:i/>
          <w:noProof/>
        </w:rPr>
        <w:t>PLOS Biology, 15</w:t>
      </w:r>
      <w:r w:rsidRPr="00FE57D7">
        <w:rPr>
          <w:noProof/>
        </w:rPr>
        <w:t>, e2000797. doi:10.1371/journal.pbio.2000797</w:t>
      </w:r>
    </w:p>
    <w:p w14:paraId="246DAC48" w14:textId="77777777" w:rsidR="00FE57D7" w:rsidRPr="00FE57D7" w:rsidRDefault="00FE57D7" w:rsidP="00FE57D7">
      <w:pPr>
        <w:pStyle w:val="EndNoteBibliography"/>
        <w:ind w:left="720" w:hanging="720"/>
        <w:rPr>
          <w:noProof/>
        </w:rPr>
      </w:pPr>
      <w:r w:rsidRPr="00FE57D7">
        <w:rPr>
          <w:noProof/>
        </w:rPr>
        <w:t xml:space="preserve">Van Meter, E., &amp; Charnigo, R. (2014). Strengthening Interactions between Statisticians and Collaborators: Objectives and Sample Sizes. </w:t>
      </w:r>
      <w:r w:rsidRPr="00FE57D7">
        <w:rPr>
          <w:i/>
          <w:noProof/>
        </w:rPr>
        <w:t>Journal of biometrics &amp; biostatistics, 5</w:t>
      </w:r>
      <w:r w:rsidRPr="00FE57D7">
        <w:rPr>
          <w:noProof/>
        </w:rPr>
        <w:t>, e127. doi:10.4172/2155-6180.1000e127</w:t>
      </w:r>
    </w:p>
    <w:p w14:paraId="555C2D22" w14:textId="77777777" w:rsidR="00FE57D7" w:rsidRPr="00FE57D7" w:rsidRDefault="00FE57D7" w:rsidP="00FE57D7">
      <w:pPr>
        <w:pStyle w:val="EndNoteBibliography"/>
        <w:ind w:left="720" w:hanging="720"/>
        <w:rPr>
          <w:noProof/>
        </w:rPr>
      </w:pPr>
      <w:r w:rsidRPr="00FE57D7">
        <w:rPr>
          <w:noProof/>
        </w:rPr>
        <w:t xml:space="preserve">Viechtbauer, W. (2010). Conducting Meta-Analyses in R with the metafor Package. </w:t>
      </w:r>
      <w:r w:rsidRPr="00FE57D7">
        <w:rPr>
          <w:i/>
          <w:noProof/>
        </w:rPr>
        <w:t>Journal Of Statistical Software, 36</w:t>
      </w:r>
      <w:r w:rsidRPr="00FE57D7">
        <w:rPr>
          <w:noProof/>
        </w:rPr>
        <w:t>, 48. doi:10.18637/jss.v036.i03</w:t>
      </w:r>
    </w:p>
    <w:p w14:paraId="2708D011" w14:textId="77777777" w:rsidR="00FE57D7" w:rsidRPr="00FE57D7" w:rsidRDefault="00FE57D7" w:rsidP="00FE57D7">
      <w:pPr>
        <w:pStyle w:val="EndNoteBibliography"/>
        <w:ind w:left="720" w:hanging="720"/>
        <w:rPr>
          <w:noProof/>
        </w:rPr>
      </w:pPr>
      <w:r w:rsidRPr="00FE57D7">
        <w:rPr>
          <w:noProof/>
        </w:rPr>
        <w:t xml:space="preserve">Wagenmakers, E.-J., Verhagen, J., Ly, A., Bakker, M., Lee, M. D., Matzke, D., . . . Morey, R. D. (2015). A power fallacy. </w:t>
      </w:r>
      <w:r w:rsidRPr="00FE57D7">
        <w:rPr>
          <w:i/>
          <w:noProof/>
        </w:rPr>
        <w:t>Behavior Research Methods, 47</w:t>
      </w:r>
      <w:r w:rsidRPr="00FE57D7">
        <w:rPr>
          <w:noProof/>
        </w:rPr>
        <w:t>, 913-917. doi:10.3758/s13428-014-0517-4</w:t>
      </w:r>
    </w:p>
    <w:p w14:paraId="34EAAC77" w14:textId="77777777" w:rsidR="00FE57D7" w:rsidRPr="00FE57D7" w:rsidRDefault="00FE57D7" w:rsidP="00FE57D7">
      <w:pPr>
        <w:pStyle w:val="EndNoteBibliography"/>
        <w:ind w:left="720" w:hanging="720"/>
        <w:rPr>
          <w:noProof/>
        </w:rPr>
      </w:pPr>
      <w:r w:rsidRPr="00FE57D7">
        <w:rPr>
          <w:noProof/>
        </w:rPr>
        <w:t xml:space="preserve">Wan, X., Wang, W., Liu, J., &amp; Tong, T. (2014). Estimating the sample mean and standard deviation from the sample size, median, range and/or interquartile range. </w:t>
      </w:r>
      <w:r w:rsidRPr="00FE57D7">
        <w:rPr>
          <w:i/>
          <w:noProof/>
        </w:rPr>
        <w:t>BMC Medical Research Methodology, 14</w:t>
      </w:r>
      <w:r w:rsidRPr="00FE57D7">
        <w:rPr>
          <w:noProof/>
        </w:rPr>
        <w:t>, 135. doi:10.1186/1471-2288-14-135</w:t>
      </w:r>
    </w:p>
    <w:p w14:paraId="462E7F4D" w14:textId="390BC721" w:rsidR="00FE57D7" w:rsidRPr="00FE57D7" w:rsidRDefault="00FE57D7" w:rsidP="00FE57D7">
      <w:pPr>
        <w:pStyle w:val="EndNoteBibliography"/>
        <w:ind w:left="720" w:hanging="720"/>
        <w:rPr>
          <w:noProof/>
        </w:rPr>
      </w:pPr>
      <w:r w:rsidRPr="00FE57D7">
        <w:rPr>
          <w:noProof/>
        </w:rPr>
        <w:t xml:space="preserve">Westfall, J. (2015). PANGEA: Power ANalysis for GEneral Anova designs. </w:t>
      </w:r>
      <w:r w:rsidRPr="00FE57D7">
        <w:rPr>
          <w:i/>
          <w:noProof/>
        </w:rPr>
        <w:t xml:space="preserve">Unpublished manuscript. Available at </w:t>
      </w:r>
      <w:hyperlink r:id="rId29" w:history="1">
        <w:r w:rsidRPr="00FE57D7">
          <w:rPr>
            <w:rStyle w:val="Hyperlink"/>
            <w:i/>
            <w:noProof/>
          </w:rPr>
          <w:t>http://jakewestfall.org/publications/pangea.pdf</w:t>
        </w:r>
      </w:hyperlink>
      <w:r w:rsidRPr="00FE57D7">
        <w:rPr>
          <w:noProof/>
        </w:rPr>
        <w:t xml:space="preserve">. </w:t>
      </w:r>
    </w:p>
    <w:p w14:paraId="3A47D5A0" w14:textId="77777777" w:rsidR="00FE57D7" w:rsidRPr="00FE57D7" w:rsidRDefault="00FE57D7" w:rsidP="00FE57D7">
      <w:pPr>
        <w:pStyle w:val="EndNoteBibliography"/>
        <w:ind w:left="720" w:hanging="720"/>
        <w:rPr>
          <w:noProof/>
        </w:rPr>
      </w:pPr>
      <w:r w:rsidRPr="00FE57D7">
        <w:rPr>
          <w:noProof/>
        </w:rPr>
        <w:t xml:space="preserve">Wicherts, J. M., Veldkamp, C. L. S., Augusteijn, H. E. M., Bakker, M., van Aert, R. C. M., &amp; van Assen, M. A. L. M. (2016). Degrees of Freedom in Planning, Running, Analyzing, and Reporting Psychological Studies: A Checklist to Avoid p-Hacking. </w:t>
      </w:r>
      <w:r w:rsidRPr="00FE57D7">
        <w:rPr>
          <w:i/>
          <w:noProof/>
        </w:rPr>
        <w:t>Frontiers in Psychology, 7</w:t>
      </w:r>
      <w:r w:rsidRPr="00FE57D7">
        <w:rPr>
          <w:noProof/>
        </w:rPr>
        <w:t>, 1832. doi:10.3389/fpsyg.2016.01832</w:t>
      </w:r>
    </w:p>
    <w:p w14:paraId="20B4A5A2" w14:textId="77777777" w:rsidR="00FE57D7" w:rsidRPr="00FE57D7" w:rsidRDefault="00FE57D7" w:rsidP="00FE57D7">
      <w:pPr>
        <w:pStyle w:val="EndNoteBibliography"/>
        <w:ind w:left="720" w:hanging="720"/>
        <w:rPr>
          <w:noProof/>
        </w:rPr>
      </w:pPr>
      <w:r w:rsidRPr="00FE57D7">
        <w:rPr>
          <w:noProof/>
        </w:rPr>
        <w:lastRenderedPageBreak/>
        <w:t xml:space="preserve">Wilkinson, L. (1999). Statistical methods in psychology journals: Guidelines and explanations. </w:t>
      </w:r>
      <w:r w:rsidRPr="00FE57D7">
        <w:rPr>
          <w:i/>
          <w:noProof/>
        </w:rPr>
        <w:t>American Psychologist, 54</w:t>
      </w:r>
      <w:r w:rsidRPr="00FE57D7">
        <w:rPr>
          <w:noProof/>
        </w:rPr>
        <w:t>, 594-604. doi:10.1037/0003-066X.54.8.594</w:t>
      </w:r>
    </w:p>
    <w:p w14:paraId="5D1A3527" w14:textId="77777777" w:rsidR="00FE57D7" w:rsidRPr="00FE57D7" w:rsidRDefault="00FE57D7" w:rsidP="00FE57D7">
      <w:pPr>
        <w:pStyle w:val="EndNoteBibliography"/>
        <w:ind w:left="720" w:hanging="720"/>
        <w:rPr>
          <w:noProof/>
        </w:rPr>
      </w:pPr>
      <w:r w:rsidRPr="00FE57D7">
        <w:rPr>
          <w:noProof/>
        </w:rPr>
        <w:t xml:space="preserve">Woolley, T. W. (1983). A comprehensive power-analytic investigation of research in medical education. </w:t>
      </w:r>
      <w:r w:rsidRPr="00FE57D7">
        <w:rPr>
          <w:i/>
          <w:noProof/>
        </w:rPr>
        <w:t>Journal of Medical Education, 58</w:t>
      </w:r>
      <w:r w:rsidRPr="00FE57D7">
        <w:rPr>
          <w:noProof/>
        </w:rPr>
        <w:t xml:space="preserve">, 710-715. </w:t>
      </w:r>
    </w:p>
    <w:p w14:paraId="7DF80B48" w14:textId="1F781715"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5F0421A6" w14:textId="2566F846" w:rsidR="009070DE" w:rsidRPr="004422F7" w:rsidRDefault="00652F4A" w:rsidP="00955078">
      <w:pPr>
        <w:spacing w:line="360" w:lineRule="auto"/>
        <w:rPr>
          <w:rFonts w:cstheme="minorHAnsi"/>
        </w:rPr>
      </w:pPr>
      <w:bookmarkStart w:id="22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22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0"/>
    <w:p w14:paraId="50403A07" w14:textId="5410A6E0" w:rsidR="006C7F52" w:rsidRDefault="006C7F52">
      <w:pPr>
        <w:rPr>
          <w:rFonts w:cstheme="minorHAnsi"/>
        </w:rPr>
      </w:pPr>
      <w:r>
        <w:rPr>
          <w:rFonts w:cstheme="minorHAnsi"/>
        </w:rPr>
        <w:br w:type="page"/>
      </w:r>
    </w:p>
    <w:p w14:paraId="69999378" w14:textId="493C68E8" w:rsidR="003B5E36" w:rsidRDefault="00DC50FF" w:rsidP="0051040E">
      <w:pPr>
        <w:rPr>
          <w:rFonts w:cstheme="minorHAnsi"/>
          <w:b/>
        </w:rPr>
      </w:pPr>
      <w:r>
        <w:rPr>
          <w:rFonts w:cstheme="minorHAnsi"/>
          <w:b/>
        </w:rPr>
        <w:lastRenderedPageBreak/>
        <w:t>Supplementary materials</w:t>
      </w:r>
      <w:r w:rsidR="006C7F52" w:rsidRPr="008C6D84">
        <w:rPr>
          <w:rFonts w:cstheme="minorHAnsi"/>
          <w:b/>
        </w:rPr>
        <w:t xml:space="preserve"> </w:t>
      </w:r>
      <w:r w:rsidR="008C6D84" w:rsidRPr="008C6D84">
        <w:rPr>
          <w:rFonts w:cstheme="minorHAnsi"/>
          <w:b/>
        </w:rPr>
        <w:t>4</w:t>
      </w:r>
      <w:r w:rsidR="008C6D84">
        <w:rPr>
          <w:rFonts w:cstheme="minorHAnsi"/>
          <w:b/>
        </w:rPr>
        <w:t xml:space="preserve">. List </w:t>
      </w:r>
      <w:r w:rsidR="00C54083">
        <w:rPr>
          <w:rFonts w:cstheme="minorHAnsi"/>
          <w:b/>
        </w:rPr>
        <w:t xml:space="preserve">of </w:t>
      </w:r>
      <w:r w:rsidR="005C6587">
        <w:rPr>
          <w:rFonts w:cstheme="minorHAnsi"/>
          <w:b/>
        </w:rPr>
        <w:t xml:space="preserve">articles included in the </w:t>
      </w:r>
      <w:r w:rsidR="0077752C">
        <w:rPr>
          <w:rFonts w:cstheme="minorHAnsi"/>
          <w:b/>
        </w:rPr>
        <w:t>primary analysis</w:t>
      </w:r>
    </w:p>
    <w:tbl>
      <w:tblPr>
        <w:tblW w:w="9072" w:type="dxa"/>
        <w:tblLook w:val="04A0" w:firstRow="1" w:lastRow="0" w:firstColumn="1" w:lastColumn="0" w:noHBand="0" w:noVBand="1"/>
      </w:tblPr>
      <w:tblGrid>
        <w:gridCol w:w="3094"/>
        <w:gridCol w:w="2725"/>
        <w:gridCol w:w="1552"/>
        <w:gridCol w:w="1701"/>
      </w:tblGrid>
      <w:tr w:rsidR="003B5E36" w:rsidRPr="003B5E36" w14:paraId="01D308B8" w14:textId="77777777" w:rsidTr="0077752C">
        <w:trPr>
          <w:trHeight w:val="290"/>
        </w:trPr>
        <w:tc>
          <w:tcPr>
            <w:tcW w:w="3094" w:type="dxa"/>
            <w:tcBorders>
              <w:top w:val="nil"/>
              <w:left w:val="nil"/>
              <w:bottom w:val="nil"/>
              <w:right w:val="nil"/>
            </w:tcBorders>
            <w:shd w:val="clear" w:color="auto" w:fill="auto"/>
            <w:noWrap/>
            <w:vAlign w:val="bottom"/>
            <w:hideMark/>
          </w:tcPr>
          <w:p w14:paraId="12AB671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549D7B4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388FEC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04606A1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umber of included Articles</w:t>
            </w:r>
          </w:p>
        </w:tc>
      </w:tr>
      <w:tr w:rsidR="003B5E36" w:rsidRPr="003B5E36" w14:paraId="5358ABBB" w14:textId="77777777" w:rsidTr="0077752C">
        <w:trPr>
          <w:trHeight w:val="290"/>
        </w:trPr>
        <w:tc>
          <w:tcPr>
            <w:tcW w:w="3094" w:type="dxa"/>
            <w:tcBorders>
              <w:top w:val="nil"/>
              <w:left w:val="nil"/>
              <w:bottom w:val="nil"/>
              <w:right w:val="nil"/>
            </w:tcBorders>
            <w:shd w:val="clear" w:color="auto" w:fill="auto"/>
            <w:noWrap/>
            <w:vAlign w:val="bottom"/>
            <w:hideMark/>
          </w:tcPr>
          <w:p w14:paraId="180220D6"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24B268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B6917F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39C8470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455C7F71" w14:textId="77777777" w:rsidTr="0077752C">
        <w:trPr>
          <w:trHeight w:val="290"/>
        </w:trPr>
        <w:tc>
          <w:tcPr>
            <w:tcW w:w="3094" w:type="dxa"/>
            <w:tcBorders>
              <w:top w:val="nil"/>
              <w:left w:val="nil"/>
              <w:bottom w:val="nil"/>
              <w:right w:val="nil"/>
            </w:tcBorders>
            <w:shd w:val="clear" w:color="auto" w:fill="auto"/>
            <w:noWrap/>
            <w:vAlign w:val="bottom"/>
            <w:hideMark/>
          </w:tcPr>
          <w:p w14:paraId="0BC111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08D7C2A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8523E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6632C9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3B5E36" w:rsidRPr="003B5E36" w14:paraId="5792F896" w14:textId="77777777" w:rsidTr="0077752C">
        <w:trPr>
          <w:trHeight w:val="290"/>
        </w:trPr>
        <w:tc>
          <w:tcPr>
            <w:tcW w:w="3094" w:type="dxa"/>
            <w:tcBorders>
              <w:top w:val="nil"/>
              <w:left w:val="nil"/>
              <w:bottom w:val="nil"/>
              <w:right w:val="nil"/>
            </w:tcBorders>
            <w:shd w:val="clear" w:color="auto" w:fill="auto"/>
            <w:noWrap/>
            <w:vAlign w:val="bottom"/>
            <w:hideMark/>
          </w:tcPr>
          <w:p w14:paraId="0891DF7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5F3630F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D016D0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7AC0F5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19570354" w14:textId="77777777" w:rsidTr="0077752C">
        <w:trPr>
          <w:trHeight w:val="290"/>
        </w:trPr>
        <w:tc>
          <w:tcPr>
            <w:tcW w:w="3094" w:type="dxa"/>
            <w:tcBorders>
              <w:top w:val="nil"/>
              <w:left w:val="nil"/>
              <w:bottom w:val="nil"/>
              <w:right w:val="nil"/>
            </w:tcBorders>
            <w:shd w:val="clear" w:color="auto" w:fill="auto"/>
            <w:noWrap/>
            <w:vAlign w:val="bottom"/>
            <w:hideMark/>
          </w:tcPr>
          <w:p w14:paraId="3C5764B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BE97B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D02B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462BCCA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3B5E36" w:rsidRPr="003B5E36" w14:paraId="1308F9D8" w14:textId="77777777" w:rsidTr="0077752C">
        <w:trPr>
          <w:trHeight w:val="290"/>
        </w:trPr>
        <w:tc>
          <w:tcPr>
            <w:tcW w:w="3094" w:type="dxa"/>
            <w:tcBorders>
              <w:top w:val="nil"/>
              <w:left w:val="nil"/>
              <w:bottom w:val="nil"/>
              <w:right w:val="nil"/>
            </w:tcBorders>
            <w:shd w:val="clear" w:color="auto" w:fill="auto"/>
            <w:noWrap/>
            <w:vAlign w:val="bottom"/>
            <w:hideMark/>
          </w:tcPr>
          <w:p w14:paraId="3A276D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15926CF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6C3C9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2C5D516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3B5E36" w:rsidRPr="003B5E36" w14:paraId="1D70E5CB" w14:textId="77777777" w:rsidTr="0077752C">
        <w:trPr>
          <w:trHeight w:val="290"/>
        </w:trPr>
        <w:tc>
          <w:tcPr>
            <w:tcW w:w="3094" w:type="dxa"/>
            <w:tcBorders>
              <w:top w:val="nil"/>
              <w:left w:val="nil"/>
              <w:bottom w:val="nil"/>
              <w:right w:val="nil"/>
            </w:tcBorders>
            <w:shd w:val="clear" w:color="auto" w:fill="auto"/>
            <w:noWrap/>
            <w:vAlign w:val="bottom"/>
            <w:hideMark/>
          </w:tcPr>
          <w:p w14:paraId="5A659EF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07917A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304F1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1FBC7F6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3B5E36" w:rsidRPr="003B5E36" w14:paraId="3CB8906E" w14:textId="77777777" w:rsidTr="0077752C">
        <w:trPr>
          <w:trHeight w:val="290"/>
        </w:trPr>
        <w:tc>
          <w:tcPr>
            <w:tcW w:w="3094" w:type="dxa"/>
            <w:tcBorders>
              <w:top w:val="nil"/>
              <w:left w:val="nil"/>
              <w:bottom w:val="nil"/>
              <w:right w:val="nil"/>
            </w:tcBorders>
            <w:shd w:val="clear" w:color="auto" w:fill="auto"/>
            <w:noWrap/>
            <w:vAlign w:val="bottom"/>
            <w:hideMark/>
          </w:tcPr>
          <w:p w14:paraId="0F2C5FE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3467315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5DD11C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3CFFCF1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436E8AC6" w14:textId="77777777" w:rsidTr="0077752C">
        <w:trPr>
          <w:trHeight w:val="290"/>
        </w:trPr>
        <w:tc>
          <w:tcPr>
            <w:tcW w:w="3094" w:type="dxa"/>
            <w:tcBorders>
              <w:top w:val="nil"/>
              <w:left w:val="nil"/>
              <w:bottom w:val="nil"/>
              <w:right w:val="nil"/>
            </w:tcBorders>
            <w:shd w:val="clear" w:color="auto" w:fill="auto"/>
            <w:noWrap/>
            <w:vAlign w:val="bottom"/>
            <w:hideMark/>
          </w:tcPr>
          <w:p w14:paraId="0F89951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C2977F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ECD63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1E2C3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3B5E36" w:rsidRPr="003B5E36" w14:paraId="64505C20" w14:textId="77777777" w:rsidTr="0077752C">
        <w:trPr>
          <w:trHeight w:val="290"/>
        </w:trPr>
        <w:tc>
          <w:tcPr>
            <w:tcW w:w="3094" w:type="dxa"/>
            <w:tcBorders>
              <w:top w:val="nil"/>
              <w:left w:val="nil"/>
              <w:bottom w:val="nil"/>
              <w:right w:val="nil"/>
            </w:tcBorders>
            <w:shd w:val="clear" w:color="auto" w:fill="auto"/>
            <w:noWrap/>
            <w:vAlign w:val="bottom"/>
            <w:hideMark/>
          </w:tcPr>
          <w:p w14:paraId="02CEB7A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F6866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33D685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5D9EC7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296EA8DF" w14:textId="77777777" w:rsidTr="0077752C">
        <w:trPr>
          <w:trHeight w:val="290"/>
        </w:trPr>
        <w:tc>
          <w:tcPr>
            <w:tcW w:w="3094" w:type="dxa"/>
            <w:tcBorders>
              <w:top w:val="nil"/>
              <w:left w:val="nil"/>
              <w:bottom w:val="nil"/>
              <w:right w:val="nil"/>
            </w:tcBorders>
            <w:shd w:val="clear" w:color="auto" w:fill="auto"/>
            <w:noWrap/>
            <w:vAlign w:val="bottom"/>
            <w:hideMark/>
          </w:tcPr>
          <w:p w14:paraId="79EB36D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4FA4335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695385D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4441B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3B5E36" w:rsidRPr="003B5E36" w14:paraId="5120C1EF" w14:textId="77777777" w:rsidTr="0077752C">
        <w:trPr>
          <w:trHeight w:val="290"/>
        </w:trPr>
        <w:tc>
          <w:tcPr>
            <w:tcW w:w="3094" w:type="dxa"/>
            <w:tcBorders>
              <w:top w:val="nil"/>
              <w:left w:val="nil"/>
              <w:bottom w:val="nil"/>
              <w:right w:val="nil"/>
            </w:tcBorders>
            <w:shd w:val="clear" w:color="auto" w:fill="auto"/>
            <w:noWrap/>
            <w:vAlign w:val="bottom"/>
            <w:hideMark/>
          </w:tcPr>
          <w:p w14:paraId="15513EB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68DED14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10A8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6524D58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5E0A5544" w14:textId="77777777" w:rsidTr="0077752C">
        <w:trPr>
          <w:trHeight w:val="290"/>
        </w:trPr>
        <w:tc>
          <w:tcPr>
            <w:tcW w:w="3094" w:type="dxa"/>
            <w:tcBorders>
              <w:top w:val="nil"/>
              <w:left w:val="nil"/>
              <w:bottom w:val="nil"/>
              <w:right w:val="nil"/>
            </w:tcBorders>
            <w:shd w:val="clear" w:color="auto" w:fill="auto"/>
            <w:noWrap/>
            <w:vAlign w:val="bottom"/>
            <w:hideMark/>
          </w:tcPr>
          <w:p w14:paraId="70BCCD8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1624CC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CC016D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103861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6B9F0FC3" w14:textId="77777777" w:rsidTr="0077752C">
        <w:trPr>
          <w:trHeight w:val="290"/>
        </w:trPr>
        <w:tc>
          <w:tcPr>
            <w:tcW w:w="3094" w:type="dxa"/>
            <w:tcBorders>
              <w:top w:val="nil"/>
              <w:left w:val="nil"/>
              <w:bottom w:val="nil"/>
              <w:right w:val="nil"/>
            </w:tcBorders>
            <w:shd w:val="clear" w:color="auto" w:fill="auto"/>
            <w:noWrap/>
            <w:vAlign w:val="bottom"/>
            <w:hideMark/>
          </w:tcPr>
          <w:p w14:paraId="4D76081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442133E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8D0B45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09A3CA9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3B5E36" w:rsidRPr="003B5E36" w14:paraId="203180E2" w14:textId="77777777" w:rsidTr="0077752C">
        <w:trPr>
          <w:trHeight w:val="290"/>
        </w:trPr>
        <w:tc>
          <w:tcPr>
            <w:tcW w:w="3094" w:type="dxa"/>
            <w:tcBorders>
              <w:top w:val="nil"/>
              <w:left w:val="nil"/>
              <w:bottom w:val="nil"/>
              <w:right w:val="nil"/>
            </w:tcBorders>
            <w:shd w:val="clear" w:color="auto" w:fill="auto"/>
            <w:noWrap/>
            <w:vAlign w:val="bottom"/>
            <w:hideMark/>
          </w:tcPr>
          <w:p w14:paraId="502CAC0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5CD0F3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723A06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CCC99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3B5E36" w:rsidRPr="003B5E36" w14:paraId="522AC3D8" w14:textId="77777777" w:rsidTr="0077752C">
        <w:trPr>
          <w:trHeight w:val="290"/>
        </w:trPr>
        <w:tc>
          <w:tcPr>
            <w:tcW w:w="3094" w:type="dxa"/>
            <w:tcBorders>
              <w:top w:val="nil"/>
              <w:left w:val="nil"/>
              <w:bottom w:val="nil"/>
              <w:right w:val="nil"/>
            </w:tcBorders>
            <w:shd w:val="clear" w:color="auto" w:fill="auto"/>
            <w:noWrap/>
            <w:vAlign w:val="bottom"/>
            <w:hideMark/>
          </w:tcPr>
          <w:p w14:paraId="262A268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3A16083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7A466F7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7B2EEC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3B5E36" w:rsidRPr="003B5E36" w14:paraId="6E7D466C" w14:textId="77777777" w:rsidTr="0077752C">
        <w:trPr>
          <w:trHeight w:val="290"/>
        </w:trPr>
        <w:tc>
          <w:tcPr>
            <w:tcW w:w="3094" w:type="dxa"/>
            <w:tcBorders>
              <w:top w:val="nil"/>
              <w:left w:val="nil"/>
              <w:bottom w:val="nil"/>
              <w:right w:val="nil"/>
            </w:tcBorders>
            <w:shd w:val="clear" w:color="auto" w:fill="auto"/>
            <w:noWrap/>
            <w:vAlign w:val="bottom"/>
            <w:hideMark/>
          </w:tcPr>
          <w:p w14:paraId="4DA818E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44D00AD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C3BD6E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1EB05A1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11689396" w14:textId="77777777" w:rsidTr="0077752C">
        <w:trPr>
          <w:trHeight w:val="290"/>
        </w:trPr>
        <w:tc>
          <w:tcPr>
            <w:tcW w:w="3094" w:type="dxa"/>
            <w:tcBorders>
              <w:top w:val="nil"/>
              <w:left w:val="nil"/>
              <w:bottom w:val="nil"/>
              <w:right w:val="nil"/>
            </w:tcBorders>
            <w:shd w:val="clear" w:color="auto" w:fill="auto"/>
            <w:noWrap/>
            <w:vAlign w:val="bottom"/>
            <w:hideMark/>
          </w:tcPr>
          <w:p w14:paraId="570399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4017CA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6BCF05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001DC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3B5E36" w:rsidRPr="003B5E36" w14:paraId="0956E920" w14:textId="77777777" w:rsidTr="0077752C">
        <w:trPr>
          <w:trHeight w:val="290"/>
        </w:trPr>
        <w:tc>
          <w:tcPr>
            <w:tcW w:w="3094" w:type="dxa"/>
            <w:tcBorders>
              <w:top w:val="nil"/>
              <w:left w:val="nil"/>
              <w:bottom w:val="nil"/>
              <w:right w:val="nil"/>
            </w:tcBorders>
            <w:shd w:val="clear" w:color="auto" w:fill="auto"/>
            <w:noWrap/>
            <w:vAlign w:val="bottom"/>
            <w:hideMark/>
          </w:tcPr>
          <w:p w14:paraId="73F29EA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3DBC9D7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7F126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966D7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3B5E36" w:rsidRPr="003B5E36" w14:paraId="30C76610" w14:textId="77777777" w:rsidTr="0077752C">
        <w:trPr>
          <w:trHeight w:val="290"/>
        </w:trPr>
        <w:tc>
          <w:tcPr>
            <w:tcW w:w="3094" w:type="dxa"/>
            <w:tcBorders>
              <w:top w:val="nil"/>
              <w:left w:val="nil"/>
              <w:bottom w:val="nil"/>
              <w:right w:val="nil"/>
            </w:tcBorders>
            <w:shd w:val="clear" w:color="auto" w:fill="auto"/>
            <w:noWrap/>
            <w:vAlign w:val="bottom"/>
            <w:hideMark/>
          </w:tcPr>
          <w:p w14:paraId="663A1A9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5E1ABB8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2998F2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1816765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3B5E36" w:rsidRPr="003B5E36" w14:paraId="1B11C8C7" w14:textId="77777777" w:rsidTr="0077752C">
        <w:trPr>
          <w:trHeight w:val="290"/>
        </w:trPr>
        <w:tc>
          <w:tcPr>
            <w:tcW w:w="3094" w:type="dxa"/>
            <w:tcBorders>
              <w:top w:val="nil"/>
              <w:left w:val="nil"/>
              <w:bottom w:val="nil"/>
              <w:right w:val="nil"/>
            </w:tcBorders>
            <w:shd w:val="clear" w:color="auto" w:fill="auto"/>
            <w:noWrap/>
            <w:vAlign w:val="bottom"/>
            <w:hideMark/>
          </w:tcPr>
          <w:p w14:paraId="6CA347F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4F0C5B2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81260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640B283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3B5E36" w:rsidRPr="003B5E36" w14:paraId="63420CEF" w14:textId="77777777" w:rsidTr="0077752C">
        <w:trPr>
          <w:trHeight w:val="290"/>
        </w:trPr>
        <w:tc>
          <w:tcPr>
            <w:tcW w:w="3094" w:type="dxa"/>
            <w:tcBorders>
              <w:top w:val="nil"/>
              <w:left w:val="nil"/>
              <w:bottom w:val="nil"/>
              <w:right w:val="nil"/>
            </w:tcBorders>
            <w:shd w:val="clear" w:color="auto" w:fill="auto"/>
            <w:noWrap/>
            <w:vAlign w:val="bottom"/>
            <w:hideMark/>
          </w:tcPr>
          <w:p w14:paraId="145040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65B8F0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02F144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7CE7CA1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3B5E36" w:rsidRPr="003B5E36" w14:paraId="041347C7" w14:textId="77777777" w:rsidTr="0077752C">
        <w:trPr>
          <w:trHeight w:val="290"/>
        </w:trPr>
        <w:tc>
          <w:tcPr>
            <w:tcW w:w="3094" w:type="dxa"/>
            <w:tcBorders>
              <w:top w:val="nil"/>
              <w:left w:val="nil"/>
              <w:bottom w:val="nil"/>
              <w:right w:val="nil"/>
            </w:tcBorders>
            <w:shd w:val="clear" w:color="auto" w:fill="auto"/>
            <w:noWrap/>
            <w:vAlign w:val="bottom"/>
            <w:hideMark/>
          </w:tcPr>
          <w:p w14:paraId="77F71F8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5E81CE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4DB9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6850E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3B5E36" w:rsidRPr="003B5E36" w14:paraId="15F27742" w14:textId="77777777" w:rsidTr="0077752C">
        <w:trPr>
          <w:trHeight w:val="290"/>
        </w:trPr>
        <w:tc>
          <w:tcPr>
            <w:tcW w:w="3094" w:type="dxa"/>
            <w:tcBorders>
              <w:top w:val="nil"/>
              <w:left w:val="nil"/>
              <w:bottom w:val="nil"/>
              <w:right w:val="nil"/>
            </w:tcBorders>
            <w:shd w:val="clear" w:color="auto" w:fill="auto"/>
            <w:noWrap/>
            <w:vAlign w:val="bottom"/>
            <w:hideMark/>
          </w:tcPr>
          <w:p w14:paraId="72B55DB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32D9B0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462F7B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3C5CA6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3B5E36" w:rsidRPr="003B5E36" w14:paraId="486B9809" w14:textId="77777777" w:rsidTr="0077752C">
        <w:trPr>
          <w:trHeight w:val="290"/>
        </w:trPr>
        <w:tc>
          <w:tcPr>
            <w:tcW w:w="3094" w:type="dxa"/>
            <w:tcBorders>
              <w:top w:val="nil"/>
              <w:left w:val="nil"/>
              <w:bottom w:val="nil"/>
              <w:right w:val="nil"/>
            </w:tcBorders>
            <w:shd w:val="clear" w:color="auto" w:fill="auto"/>
            <w:noWrap/>
            <w:vAlign w:val="bottom"/>
            <w:hideMark/>
          </w:tcPr>
          <w:p w14:paraId="11D5EE6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5727AD9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3AB7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6F91D3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3B5E36" w:rsidRPr="003B5E36" w14:paraId="4DB7E4A5" w14:textId="77777777" w:rsidTr="0077752C">
        <w:trPr>
          <w:trHeight w:val="290"/>
        </w:trPr>
        <w:tc>
          <w:tcPr>
            <w:tcW w:w="3094" w:type="dxa"/>
            <w:tcBorders>
              <w:top w:val="nil"/>
              <w:left w:val="nil"/>
              <w:bottom w:val="nil"/>
              <w:right w:val="nil"/>
            </w:tcBorders>
            <w:shd w:val="clear" w:color="auto" w:fill="auto"/>
            <w:noWrap/>
            <w:vAlign w:val="bottom"/>
            <w:hideMark/>
          </w:tcPr>
          <w:p w14:paraId="62B476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4032CF3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784331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44C4D1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3B5E36" w:rsidRPr="003B5E36" w14:paraId="7584A99B" w14:textId="77777777" w:rsidTr="0077752C">
        <w:trPr>
          <w:trHeight w:val="290"/>
        </w:trPr>
        <w:tc>
          <w:tcPr>
            <w:tcW w:w="3094" w:type="dxa"/>
            <w:tcBorders>
              <w:top w:val="nil"/>
              <w:left w:val="nil"/>
              <w:bottom w:val="nil"/>
              <w:right w:val="nil"/>
            </w:tcBorders>
            <w:shd w:val="clear" w:color="auto" w:fill="auto"/>
            <w:noWrap/>
            <w:vAlign w:val="bottom"/>
            <w:hideMark/>
          </w:tcPr>
          <w:p w14:paraId="22CB67B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7056557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B194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53C6324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3B5E36" w:rsidRPr="003B5E36" w14:paraId="125DAEF4" w14:textId="77777777" w:rsidTr="0077752C">
        <w:trPr>
          <w:trHeight w:val="290"/>
        </w:trPr>
        <w:tc>
          <w:tcPr>
            <w:tcW w:w="3094" w:type="dxa"/>
            <w:tcBorders>
              <w:top w:val="nil"/>
              <w:left w:val="nil"/>
              <w:bottom w:val="nil"/>
              <w:right w:val="nil"/>
            </w:tcBorders>
            <w:shd w:val="clear" w:color="auto" w:fill="auto"/>
            <w:noWrap/>
            <w:vAlign w:val="bottom"/>
            <w:hideMark/>
          </w:tcPr>
          <w:p w14:paraId="7D6BA640"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25D5EAB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A999BD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11FC2D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3B5E36" w:rsidRPr="003B5E36" w14:paraId="78F47525" w14:textId="77777777" w:rsidTr="0077752C">
        <w:trPr>
          <w:trHeight w:val="290"/>
        </w:trPr>
        <w:tc>
          <w:tcPr>
            <w:tcW w:w="3094" w:type="dxa"/>
            <w:tcBorders>
              <w:top w:val="nil"/>
              <w:left w:val="nil"/>
              <w:bottom w:val="nil"/>
              <w:right w:val="nil"/>
            </w:tcBorders>
            <w:shd w:val="clear" w:color="auto" w:fill="auto"/>
            <w:noWrap/>
            <w:vAlign w:val="bottom"/>
            <w:hideMark/>
          </w:tcPr>
          <w:p w14:paraId="2F0D826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3451B43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D7B7E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45A8D4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3B98BE4C" w14:textId="77777777" w:rsidTr="0077752C">
        <w:trPr>
          <w:trHeight w:val="290"/>
        </w:trPr>
        <w:tc>
          <w:tcPr>
            <w:tcW w:w="3094" w:type="dxa"/>
            <w:tcBorders>
              <w:top w:val="nil"/>
              <w:left w:val="nil"/>
              <w:bottom w:val="nil"/>
              <w:right w:val="nil"/>
            </w:tcBorders>
            <w:shd w:val="clear" w:color="auto" w:fill="auto"/>
            <w:noWrap/>
            <w:vAlign w:val="bottom"/>
            <w:hideMark/>
          </w:tcPr>
          <w:p w14:paraId="553F0D64"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6EF1A66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894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7989EE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6A01DE50" w14:textId="77777777" w:rsidTr="0077752C">
        <w:trPr>
          <w:trHeight w:val="290"/>
        </w:trPr>
        <w:tc>
          <w:tcPr>
            <w:tcW w:w="3094" w:type="dxa"/>
            <w:tcBorders>
              <w:top w:val="nil"/>
              <w:left w:val="nil"/>
              <w:bottom w:val="nil"/>
              <w:right w:val="nil"/>
            </w:tcBorders>
            <w:shd w:val="clear" w:color="auto" w:fill="auto"/>
            <w:noWrap/>
            <w:vAlign w:val="bottom"/>
            <w:hideMark/>
          </w:tcPr>
          <w:p w14:paraId="6DC94A57"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5E35D8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C1774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6308F73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3B5E36" w:rsidRPr="003B5E36" w14:paraId="59BE6169" w14:textId="77777777" w:rsidTr="0077752C">
        <w:trPr>
          <w:trHeight w:val="290"/>
        </w:trPr>
        <w:tc>
          <w:tcPr>
            <w:tcW w:w="3094" w:type="dxa"/>
            <w:tcBorders>
              <w:top w:val="nil"/>
              <w:left w:val="nil"/>
              <w:bottom w:val="nil"/>
              <w:right w:val="nil"/>
            </w:tcBorders>
            <w:shd w:val="clear" w:color="auto" w:fill="auto"/>
            <w:noWrap/>
            <w:vAlign w:val="bottom"/>
            <w:hideMark/>
          </w:tcPr>
          <w:p w14:paraId="64BA86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62BDCB6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31DD9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20E4D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706324AC" w14:textId="77777777" w:rsidTr="0077752C">
        <w:trPr>
          <w:trHeight w:val="290"/>
        </w:trPr>
        <w:tc>
          <w:tcPr>
            <w:tcW w:w="3094" w:type="dxa"/>
            <w:tcBorders>
              <w:top w:val="nil"/>
              <w:left w:val="nil"/>
              <w:bottom w:val="nil"/>
              <w:right w:val="nil"/>
            </w:tcBorders>
            <w:shd w:val="clear" w:color="auto" w:fill="auto"/>
            <w:noWrap/>
            <w:vAlign w:val="bottom"/>
            <w:hideMark/>
          </w:tcPr>
          <w:p w14:paraId="77ABE6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lastRenderedPageBreak/>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18A9BE1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42EF24E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6B672E2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07F6F4D9" w14:textId="77777777" w:rsidTr="0077752C">
        <w:trPr>
          <w:trHeight w:val="290"/>
        </w:trPr>
        <w:tc>
          <w:tcPr>
            <w:tcW w:w="3094" w:type="dxa"/>
            <w:tcBorders>
              <w:top w:val="nil"/>
              <w:left w:val="nil"/>
              <w:bottom w:val="nil"/>
              <w:right w:val="nil"/>
            </w:tcBorders>
            <w:shd w:val="clear" w:color="auto" w:fill="auto"/>
            <w:noWrap/>
            <w:vAlign w:val="bottom"/>
            <w:hideMark/>
          </w:tcPr>
          <w:p w14:paraId="2682E0D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05F8191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9E6FB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4D5D1B8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3B5E36" w:rsidRPr="003B5E36" w14:paraId="5C30018B" w14:textId="77777777" w:rsidTr="0077752C">
        <w:trPr>
          <w:trHeight w:val="290"/>
        </w:trPr>
        <w:tc>
          <w:tcPr>
            <w:tcW w:w="3094" w:type="dxa"/>
            <w:tcBorders>
              <w:top w:val="nil"/>
              <w:left w:val="nil"/>
              <w:bottom w:val="nil"/>
              <w:right w:val="nil"/>
            </w:tcBorders>
            <w:shd w:val="clear" w:color="auto" w:fill="auto"/>
            <w:noWrap/>
            <w:vAlign w:val="bottom"/>
            <w:hideMark/>
          </w:tcPr>
          <w:p w14:paraId="281BEFA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C5330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4291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7EDC15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3B5E36" w:rsidRPr="003B5E36" w14:paraId="531E3F16" w14:textId="77777777" w:rsidTr="0077752C">
        <w:trPr>
          <w:trHeight w:val="290"/>
        </w:trPr>
        <w:tc>
          <w:tcPr>
            <w:tcW w:w="3094" w:type="dxa"/>
            <w:tcBorders>
              <w:top w:val="nil"/>
              <w:left w:val="nil"/>
              <w:bottom w:val="nil"/>
              <w:right w:val="nil"/>
            </w:tcBorders>
            <w:shd w:val="clear" w:color="auto" w:fill="auto"/>
            <w:noWrap/>
            <w:vAlign w:val="bottom"/>
            <w:hideMark/>
          </w:tcPr>
          <w:p w14:paraId="38B81BD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0A10177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660F15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01790E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3B5E36" w:rsidRPr="003B5E36" w14:paraId="21705D80" w14:textId="77777777" w:rsidTr="0077752C">
        <w:trPr>
          <w:trHeight w:val="290"/>
        </w:trPr>
        <w:tc>
          <w:tcPr>
            <w:tcW w:w="3094" w:type="dxa"/>
            <w:tcBorders>
              <w:top w:val="nil"/>
              <w:left w:val="nil"/>
              <w:bottom w:val="nil"/>
              <w:right w:val="nil"/>
            </w:tcBorders>
            <w:shd w:val="clear" w:color="auto" w:fill="auto"/>
            <w:noWrap/>
            <w:vAlign w:val="bottom"/>
            <w:hideMark/>
          </w:tcPr>
          <w:p w14:paraId="4A671B1D"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708805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47AA6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16241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3B5E36" w:rsidRPr="003B5E36" w14:paraId="22B3949E" w14:textId="77777777" w:rsidTr="0077752C">
        <w:trPr>
          <w:trHeight w:val="290"/>
        </w:trPr>
        <w:tc>
          <w:tcPr>
            <w:tcW w:w="3094" w:type="dxa"/>
            <w:tcBorders>
              <w:top w:val="nil"/>
              <w:left w:val="nil"/>
              <w:bottom w:val="nil"/>
              <w:right w:val="nil"/>
            </w:tcBorders>
            <w:shd w:val="clear" w:color="auto" w:fill="auto"/>
            <w:noWrap/>
            <w:vAlign w:val="bottom"/>
            <w:hideMark/>
          </w:tcPr>
          <w:p w14:paraId="6EBFBD4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4CCC6AF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592F4A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64F13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3B5E36" w:rsidRPr="003B5E36" w14:paraId="11157E98" w14:textId="77777777" w:rsidTr="0077752C">
        <w:trPr>
          <w:trHeight w:val="290"/>
        </w:trPr>
        <w:tc>
          <w:tcPr>
            <w:tcW w:w="3094" w:type="dxa"/>
            <w:tcBorders>
              <w:top w:val="nil"/>
              <w:left w:val="nil"/>
              <w:bottom w:val="nil"/>
              <w:right w:val="nil"/>
            </w:tcBorders>
            <w:shd w:val="clear" w:color="auto" w:fill="auto"/>
            <w:noWrap/>
            <w:vAlign w:val="bottom"/>
            <w:hideMark/>
          </w:tcPr>
          <w:p w14:paraId="5E593C0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2060AF1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29B0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3276C2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1531611B" w14:textId="77777777" w:rsidTr="0077752C">
        <w:trPr>
          <w:trHeight w:val="290"/>
        </w:trPr>
        <w:tc>
          <w:tcPr>
            <w:tcW w:w="3094" w:type="dxa"/>
            <w:tcBorders>
              <w:top w:val="nil"/>
              <w:left w:val="nil"/>
              <w:bottom w:val="nil"/>
              <w:right w:val="nil"/>
            </w:tcBorders>
            <w:shd w:val="clear" w:color="auto" w:fill="auto"/>
            <w:noWrap/>
            <w:vAlign w:val="bottom"/>
            <w:hideMark/>
          </w:tcPr>
          <w:p w14:paraId="00A65A79"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08E991D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038D0D0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5539605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24780287" w14:textId="77777777" w:rsidTr="0077752C">
        <w:trPr>
          <w:trHeight w:val="290"/>
        </w:trPr>
        <w:tc>
          <w:tcPr>
            <w:tcW w:w="3094" w:type="dxa"/>
            <w:tcBorders>
              <w:top w:val="nil"/>
              <w:left w:val="nil"/>
              <w:bottom w:val="nil"/>
              <w:right w:val="nil"/>
            </w:tcBorders>
            <w:shd w:val="clear" w:color="auto" w:fill="auto"/>
            <w:noWrap/>
            <w:vAlign w:val="bottom"/>
            <w:hideMark/>
          </w:tcPr>
          <w:p w14:paraId="2266F7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633FB5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E2F1FA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10DDB51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B6DBC46" w14:textId="77777777" w:rsidTr="0077752C">
        <w:trPr>
          <w:trHeight w:val="290"/>
        </w:trPr>
        <w:tc>
          <w:tcPr>
            <w:tcW w:w="3094" w:type="dxa"/>
            <w:tcBorders>
              <w:top w:val="nil"/>
              <w:left w:val="nil"/>
              <w:bottom w:val="nil"/>
              <w:right w:val="nil"/>
            </w:tcBorders>
            <w:shd w:val="clear" w:color="auto" w:fill="auto"/>
            <w:noWrap/>
            <w:vAlign w:val="bottom"/>
            <w:hideMark/>
          </w:tcPr>
          <w:p w14:paraId="2B05B51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501B2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D208BE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64A510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3B5E36" w:rsidRPr="003B5E36" w14:paraId="52A5C58F" w14:textId="77777777" w:rsidTr="0077752C">
        <w:trPr>
          <w:trHeight w:val="290"/>
        </w:trPr>
        <w:tc>
          <w:tcPr>
            <w:tcW w:w="3094" w:type="dxa"/>
            <w:tcBorders>
              <w:top w:val="nil"/>
              <w:left w:val="nil"/>
              <w:bottom w:val="nil"/>
              <w:right w:val="nil"/>
            </w:tcBorders>
            <w:shd w:val="clear" w:color="auto" w:fill="auto"/>
            <w:noWrap/>
            <w:vAlign w:val="bottom"/>
            <w:hideMark/>
          </w:tcPr>
          <w:p w14:paraId="2BDC8C6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4703A72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3186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70FDC6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3B5E36" w:rsidRPr="003B5E36" w14:paraId="04AA82A5" w14:textId="77777777" w:rsidTr="0077752C">
        <w:trPr>
          <w:trHeight w:val="290"/>
        </w:trPr>
        <w:tc>
          <w:tcPr>
            <w:tcW w:w="3094" w:type="dxa"/>
            <w:tcBorders>
              <w:top w:val="nil"/>
              <w:left w:val="nil"/>
              <w:bottom w:val="nil"/>
              <w:right w:val="nil"/>
            </w:tcBorders>
            <w:shd w:val="clear" w:color="auto" w:fill="auto"/>
            <w:noWrap/>
            <w:vAlign w:val="bottom"/>
            <w:hideMark/>
          </w:tcPr>
          <w:p w14:paraId="3C98F15E"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527064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CD1919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4ECC0A0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59441B3E" w14:textId="77777777" w:rsidTr="0077752C">
        <w:trPr>
          <w:trHeight w:val="290"/>
        </w:trPr>
        <w:tc>
          <w:tcPr>
            <w:tcW w:w="3094" w:type="dxa"/>
            <w:tcBorders>
              <w:top w:val="nil"/>
              <w:left w:val="nil"/>
              <w:bottom w:val="nil"/>
              <w:right w:val="nil"/>
            </w:tcBorders>
            <w:shd w:val="clear" w:color="auto" w:fill="auto"/>
            <w:noWrap/>
            <w:vAlign w:val="bottom"/>
            <w:hideMark/>
          </w:tcPr>
          <w:p w14:paraId="1C62B95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126C86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875DAC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C55F92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CBE818C" w14:textId="77777777" w:rsidTr="0077752C">
        <w:trPr>
          <w:trHeight w:val="290"/>
        </w:trPr>
        <w:tc>
          <w:tcPr>
            <w:tcW w:w="3094" w:type="dxa"/>
            <w:tcBorders>
              <w:top w:val="nil"/>
              <w:left w:val="nil"/>
              <w:bottom w:val="nil"/>
              <w:right w:val="nil"/>
            </w:tcBorders>
            <w:shd w:val="clear" w:color="auto" w:fill="auto"/>
            <w:noWrap/>
            <w:vAlign w:val="bottom"/>
            <w:hideMark/>
          </w:tcPr>
          <w:p w14:paraId="24D5FDB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4072B69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BD45EC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6D45E0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3B5E36" w:rsidRPr="003B5E36" w14:paraId="3DF451EF" w14:textId="77777777" w:rsidTr="0077752C">
        <w:trPr>
          <w:trHeight w:val="290"/>
        </w:trPr>
        <w:tc>
          <w:tcPr>
            <w:tcW w:w="3094" w:type="dxa"/>
            <w:tcBorders>
              <w:top w:val="nil"/>
              <w:left w:val="nil"/>
              <w:bottom w:val="nil"/>
              <w:right w:val="nil"/>
            </w:tcBorders>
            <w:shd w:val="clear" w:color="auto" w:fill="auto"/>
            <w:noWrap/>
            <w:vAlign w:val="bottom"/>
            <w:hideMark/>
          </w:tcPr>
          <w:p w14:paraId="237C9F4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7EF6D18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5DD078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21A47A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5552A448" w14:textId="77777777" w:rsidTr="0077752C">
        <w:trPr>
          <w:trHeight w:val="290"/>
        </w:trPr>
        <w:tc>
          <w:tcPr>
            <w:tcW w:w="3094" w:type="dxa"/>
            <w:tcBorders>
              <w:top w:val="nil"/>
              <w:left w:val="nil"/>
              <w:bottom w:val="nil"/>
              <w:right w:val="nil"/>
            </w:tcBorders>
            <w:shd w:val="clear" w:color="auto" w:fill="auto"/>
            <w:noWrap/>
            <w:vAlign w:val="bottom"/>
            <w:hideMark/>
          </w:tcPr>
          <w:p w14:paraId="60F80AA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26BC7CE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11AA6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48C1FEA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3B5E36" w:rsidRPr="003B5E36" w14:paraId="13B7D7F7" w14:textId="77777777" w:rsidTr="0077752C">
        <w:trPr>
          <w:trHeight w:val="290"/>
        </w:trPr>
        <w:tc>
          <w:tcPr>
            <w:tcW w:w="3094" w:type="dxa"/>
            <w:tcBorders>
              <w:top w:val="nil"/>
              <w:left w:val="nil"/>
              <w:bottom w:val="nil"/>
              <w:right w:val="nil"/>
            </w:tcBorders>
            <w:shd w:val="clear" w:color="auto" w:fill="auto"/>
            <w:noWrap/>
            <w:vAlign w:val="bottom"/>
            <w:hideMark/>
          </w:tcPr>
          <w:p w14:paraId="5E753BA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527EDCF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F00BB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EFEE58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3B5E36" w:rsidRPr="003B5E36" w14:paraId="71E4176D" w14:textId="77777777" w:rsidTr="0077752C">
        <w:trPr>
          <w:trHeight w:val="290"/>
        </w:trPr>
        <w:tc>
          <w:tcPr>
            <w:tcW w:w="3094" w:type="dxa"/>
            <w:tcBorders>
              <w:top w:val="nil"/>
              <w:left w:val="nil"/>
              <w:bottom w:val="nil"/>
              <w:right w:val="nil"/>
            </w:tcBorders>
            <w:shd w:val="clear" w:color="auto" w:fill="auto"/>
            <w:noWrap/>
            <w:vAlign w:val="bottom"/>
            <w:hideMark/>
          </w:tcPr>
          <w:p w14:paraId="0EE4DE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877B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A558F8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3F711F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3B5E36" w:rsidRPr="003B5E36" w14:paraId="09F97196" w14:textId="77777777" w:rsidTr="0077752C">
        <w:trPr>
          <w:trHeight w:val="290"/>
        </w:trPr>
        <w:tc>
          <w:tcPr>
            <w:tcW w:w="3094" w:type="dxa"/>
            <w:tcBorders>
              <w:top w:val="nil"/>
              <w:left w:val="nil"/>
              <w:bottom w:val="nil"/>
              <w:right w:val="nil"/>
            </w:tcBorders>
            <w:shd w:val="clear" w:color="auto" w:fill="auto"/>
            <w:noWrap/>
            <w:vAlign w:val="bottom"/>
            <w:hideMark/>
          </w:tcPr>
          <w:p w14:paraId="5663A27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75D72D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0BB5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474700E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3B5E36" w:rsidRPr="003B5E36" w14:paraId="2459B1EB" w14:textId="77777777" w:rsidTr="0077752C">
        <w:trPr>
          <w:trHeight w:val="290"/>
        </w:trPr>
        <w:tc>
          <w:tcPr>
            <w:tcW w:w="3094" w:type="dxa"/>
            <w:tcBorders>
              <w:top w:val="nil"/>
              <w:left w:val="nil"/>
              <w:bottom w:val="nil"/>
              <w:right w:val="nil"/>
            </w:tcBorders>
            <w:shd w:val="clear" w:color="auto" w:fill="auto"/>
            <w:noWrap/>
            <w:vAlign w:val="bottom"/>
            <w:hideMark/>
          </w:tcPr>
          <w:p w14:paraId="418743A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B7EC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E7AECE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CDF7A0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7C88C137" w14:textId="77777777" w:rsidTr="0077752C">
        <w:trPr>
          <w:trHeight w:val="290"/>
        </w:trPr>
        <w:tc>
          <w:tcPr>
            <w:tcW w:w="3094" w:type="dxa"/>
            <w:tcBorders>
              <w:top w:val="nil"/>
              <w:left w:val="nil"/>
              <w:bottom w:val="nil"/>
              <w:right w:val="nil"/>
            </w:tcBorders>
            <w:shd w:val="clear" w:color="auto" w:fill="auto"/>
            <w:noWrap/>
            <w:vAlign w:val="bottom"/>
            <w:hideMark/>
          </w:tcPr>
          <w:p w14:paraId="200B479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6BC5F6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248878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27BA5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3B5E36" w:rsidRPr="003B5E36" w14:paraId="7F833DD3" w14:textId="77777777" w:rsidTr="0077752C">
        <w:trPr>
          <w:trHeight w:val="290"/>
        </w:trPr>
        <w:tc>
          <w:tcPr>
            <w:tcW w:w="3094" w:type="dxa"/>
            <w:tcBorders>
              <w:top w:val="nil"/>
              <w:left w:val="nil"/>
              <w:bottom w:val="nil"/>
              <w:right w:val="nil"/>
            </w:tcBorders>
            <w:shd w:val="clear" w:color="auto" w:fill="auto"/>
            <w:noWrap/>
            <w:vAlign w:val="bottom"/>
            <w:hideMark/>
          </w:tcPr>
          <w:p w14:paraId="2569512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545ABD2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174A4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708A2A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4C586BE3" w14:textId="77777777" w:rsidR="003B5E36" w:rsidRPr="008C6D84" w:rsidRDefault="003B5E36" w:rsidP="0051040E">
      <w:pPr>
        <w:rPr>
          <w:rFonts w:cstheme="minorHAnsi"/>
          <w:b/>
        </w:rPr>
      </w:pPr>
    </w:p>
    <w:sectPr w:rsidR="003B5E36" w:rsidRPr="008C6D84" w:rsidSect="0063503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iona Fidler" w:date="2018-11-06T08:41:00Z" w:initials="FF">
    <w:p w14:paraId="272D9EDD" w14:textId="47CD98B9" w:rsidR="00AB604E" w:rsidRDefault="00AB604E">
      <w:pPr>
        <w:pStyle w:val="CommentText"/>
      </w:pPr>
      <w:r>
        <w:rPr>
          <w:rStyle w:val="CommentReference"/>
        </w:rPr>
        <w:annotationRef/>
      </w:r>
      <w:r>
        <w:t>Psych science…</w:t>
      </w:r>
    </w:p>
  </w:comment>
  <w:comment w:id="3" w:author="Fiona Fidler" w:date="2018-11-20T14:59:00Z" w:initials="FF">
    <w:p w14:paraId="58EE51B8" w14:textId="7F6BAFAF" w:rsidR="00AB604E" w:rsidRDefault="00AB604E">
      <w:pPr>
        <w:pStyle w:val="CommentText"/>
      </w:pPr>
      <w:r>
        <w:rPr>
          <w:rStyle w:val="CommentReference"/>
        </w:rPr>
        <w:annotationRef/>
      </w:r>
      <w:r>
        <w:t>I would start with a statement the purpose of the paper, not a definition of power. Save this—and Cohen—for para 2.</w:t>
      </w:r>
    </w:p>
  </w:comment>
  <w:comment w:id="7" w:author="Fiona Fidler" w:date="2018-11-20T15:01:00Z" w:initials="FF">
    <w:p w14:paraId="2576F673" w14:textId="58692248" w:rsidR="00AB604E" w:rsidRDefault="00AB604E">
      <w:pPr>
        <w:pStyle w:val="CommentText"/>
      </w:pPr>
      <w:r>
        <w:rPr>
          <w:rStyle w:val="CommentReference"/>
        </w:rPr>
        <w:annotationRef/>
      </w:r>
      <w:r>
        <w:t>Ref failure, instead say what it is, i.e., low average power</w:t>
      </w:r>
    </w:p>
  </w:comment>
  <w:comment w:id="8" w:author="Fiona Fidler" w:date="2018-11-20T15:02:00Z" w:initials="FF">
    <w:p w14:paraId="54551260" w14:textId="1082466C" w:rsidR="00AB604E" w:rsidRDefault="00AB604E">
      <w:pPr>
        <w:pStyle w:val="CommentText"/>
      </w:pPr>
      <w:r>
        <w:rPr>
          <w:rStyle w:val="CommentReference"/>
        </w:rPr>
        <w:annotationRef/>
      </w:r>
      <w:r>
        <w:t xml:space="preserve">A bit vague, and a bit broader than he did. All he really did was advocate statistical power. “Reform” </w:t>
      </w:r>
      <w:proofErr w:type="spellStart"/>
      <w:r>
        <w:t>nowimplies</w:t>
      </w:r>
      <w:proofErr w:type="spellEnd"/>
      <w:r>
        <w:t xml:space="preserve"> something much broader.</w:t>
      </w:r>
    </w:p>
  </w:comment>
  <w:comment w:id="9" w:author="Fiona Fidler" w:date="2018-11-20T15:07:00Z" w:initials="FF">
    <w:p w14:paraId="70D45B33" w14:textId="47494D53" w:rsidR="00AB604E" w:rsidRDefault="00AB604E">
      <w:pPr>
        <w:pStyle w:val="CommentText"/>
      </w:pPr>
      <w:r>
        <w:rPr>
          <w:rStyle w:val="CommentReference"/>
        </w:rPr>
        <w:annotationRef/>
      </w:r>
      <w:r>
        <w:t xml:space="preserve">True in psychology, </w:t>
      </w:r>
      <w:proofErr w:type="spellStart"/>
      <w:r>
        <w:t>tho</w:t>
      </w:r>
      <w:proofErr w:type="spellEnd"/>
      <w:r>
        <w:t xml:space="preserve"> in med they made other arguments too, with ethical concerns about wasting participants time </w:t>
      </w:r>
      <w:proofErr w:type="spellStart"/>
      <w:r>
        <w:t>etc</w:t>
      </w:r>
      <w:proofErr w:type="spellEnd"/>
    </w:p>
  </w:comment>
  <w:comment w:id="10" w:author="Fiona Fidler" w:date="2018-11-06T14:20:00Z" w:initials="FF">
    <w:p w14:paraId="0B8515FF" w14:textId="12CD6B2F" w:rsidR="00AB604E" w:rsidRDefault="00AB604E">
      <w:pPr>
        <w:pStyle w:val="CommentText"/>
      </w:pPr>
      <w:r>
        <w:rPr>
          <w:rStyle w:val="CommentReference"/>
        </w:rPr>
        <w:annotationRef/>
      </w:r>
      <w:r>
        <w:t>… has also been… The ‘also’ because it is in addition to the first problem, not instead of the first problem.</w:t>
      </w:r>
    </w:p>
  </w:comment>
  <w:comment w:id="15" w:author="Fiona Fidler" w:date="2018-11-20T15:07:00Z" w:initials="FF">
    <w:p w14:paraId="62283760" w14:textId="52F3FD47" w:rsidR="00AB604E" w:rsidRDefault="00AB604E">
      <w:pPr>
        <w:pStyle w:val="CommentText"/>
      </w:pPr>
      <w:r>
        <w:rPr>
          <w:rStyle w:val="CommentReference"/>
        </w:rPr>
        <w:annotationRef/>
      </w:r>
      <w:r>
        <w:t xml:space="preserve">Vague, no necessary to have this into just go straight to the exaggerated ES </w:t>
      </w:r>
      <w:proofErr w:type="spellStart"/>
      <w:r>
        <w:t>etc</w:t>
      </w:r>
      <w:proofErr w:type="spellEnd"/>
      <w:r>
        <w:t xml:space="preserve"> line.</w:t>
      </w:r>
    </w:p>
  </w:comment>
  <w:comment w:id="16" w:author="Fiona Fidler" w:date="2018-11-06T14:21:00Z" w:initials="FF">
    <w:p w14:paraId="16FDAB30" w14:textId="78EAF081" w:rsidR="00AB604E" w:rsidRDefault="00AB604E">
      <w:pPr>
        <w:pStyle w:val="CommentText"/>
      </w:pPr>
      <w:r>
        <w:rPr>
          <w:rStyle w:val="CommentReference"/>
        </w:rPr>
        <w:annotationRef/>
      </w:r>
      <w:r>
        <w:t>By which you mean the tendency to publish statistically significant results….</w:t>
      </w:r>
    </w:p>
  </w:comment>
  <w:comment w:id="18" w:author="Fiona Fidler" w:date="2018-11-20T15:09:00Z" w:initials="FF">
    <w:p w14:paraId="39C9CE9A" w14:textId="0DA3EB2B" w:rsidR="00AB604E" w:rsidRDefault="00AB604E">
      <w:pPr>
        <w:pStyle w:val="CommentText"/>
      </w:pPr>
      <w:r>
        <w:rPr>
          <w:rStyle w:val="CommentReference"/>
        </w:rPr>
        <w:annotationRef/>
      </w:r>
      <w:r>
        <w:t xml:space="preserve">Not the first time this question has been asked, you should acknowledge that </w:t>
      </w:r>
      <w:proofErr w:type="spellStart"/>
      <w:r>
        <w:t>Sedlmeier</w:t>
      </w:r>
      <w:proofErr w:type="spellEnd"/>
      <w:r>
        <w:t xml:space="preserve"> paper here.</w:t>
      </w:r>
    </w:p>
  </w:comment>
  <w:comment w:id="19" w:author="Fiona Fidler" w:date="2018-11-20T15:09:00Z" w:initials="FF">
    <w:p w14:paraId="75487C0F" w14:textId="49360E27" w:rsidR="00AB604E" w:rsidRDefault="00AB604E">
      <w:pPr>
        <w:pStyle w:val="CommentText"/>
      </w:pPr>
      <w:r>
        <w:rPr>
          <w:rStyle w:val="CommentReference"/>
        </w:rPr>
        <w:annotationRef/>
      </w:r>
      <w:r>
        <w:t>Far too late on the page to be getting to this. Needs to be opening line.</w:t>
      </w:r>
    </w:p>
  </w:comment>
  <w:comment w:id="21" w:author="Fiona Fidler" w:date="2018-11-20T15:11:00Z" w:initials="FF">
    <w:p w14:paraId="39A67AAA" w14:textId="5EB58869" w:rsidR="00AB604E" w:rsidRDefault="00AB604E">
      <w:pPr>
        <w:pStyle w:val="CommentText"/>
      </w:pPr>
      <w:r>
        <w:rPr>
          <w:rStyle w:val="CommentReference"/>
        </w:rPr>
        <w:annotationRef/>
      </w:r>
      <w:r>
        <w:t xml:space="preserve">I’m finding the expression a bit awkward here, e.g., “power analysis performance rates…” Can we not be a bit </w:t>
      </w:r>
      <w:proofErr w:type="gramStart"/>
      <w:r>
        <w:t>more plain</w:t>
      </w:r>
      <w:proofErr w:type="gramEnd"/>
      <w:r>
        <w:t xml:space="preserve"> speaking? Are people doing and reporting power analysis more often?</w:t>
      </w:r>
    </w:p>
  </w:comment>
  <w:comment w:id="22" w:author="Fiona Fidler" w:date="2018-11-20T15:13:00Z" w:initials="FF">
    <w:p w14:paraId="71298A6F" w14:textId="716F44CB" w:rsidR="00AB604E" w:rsidRDefault="00AB604E">
      <w:pPr>
        <w:pStyle w:val="CommentText"/>
      </w:pPr>
      <w:r>
        <w:rPr>
          <w:rStyle w:val="CommentReference"/>
        </w:rPr>
        <w:annotationRef/>
      </w:r>
      <w:r>
        <w:t xml:space="preserve">The previous para, and the one before it, seem to do the same thing? It feels repetitive. I think you need to cite all the things you do, but perhaps don’t pose the </w:t>
      </w:r>
      <w:proofErr w:type="spellStart"/>
      <w:r>
        <w:t>qu</w:t>
      </w:r>
      <w:proofErr w:type="spellEnd"/>
      <w:r>
        <w:t xml:space="preserve"> until the end.</w:t>
      </w:r>
    </w:p>
  </w:comment>
  <w:comment w:id="23" w:author="Fiona Fidler" w:date="2018-11-20T15:14:00Z" w:initials="FF">
    <w:p w14:paraId="54AF12D6" w14:textId="548AFEF8" w:rsidR="00AB604E" w:rsidRDefault="00AB604E">
      <w:pPr>
        <w:pStyle w:val="CommentText"/>
      </w:pPr>
      <w:r>
        <w:rPr>
          <w:rStyle w:val="CommentReference"/>
        </w:rPr>
        <w:annotationRef/>
      </w:r>
      <w:r>
        <w:t>?</w:t>
      </w:r>
    </w:p>
  </w:comment>
  <w:comment w:id="24" w:author="Fiona Fidler" w:date="2018-11-20T15:15:00Z" w:initials="FF">
    <w:p w14:paraId="7364462F" w14:textId="44B85DFE" w:rsidR="00AB604E" w:rsidRDefault="00AB604E">
      <w:pPr>
        <w:pStyle w:val="CommentText"/>
      </w:pPr>
      <w:r>
        <w:rPr>
          <w:rStyle w:val="CommentReference"/>
        </w:rPr>
        <w:annotationRef/>
      </w:r>
      <w:r>
        <w:t>?</w:t>
      </w:r>
    </w:p>
  </w:comment>
  <w:comment w:id="25" w:author="Fiona Fidler" w:date="2018-11-20T15:15:00Z" w:initials="FF">
    <w:p w14:paraId="6FFABB21" w14:textId="5C6D28B6" w:rsidR="00AB604E" w:rsidRDefault="00AB604E">
      <w:pPr>
        <w:pStyle w:val="CommentText"/>
      </w:pPr>
      <w:r>
        <w:rPr>
          <w:rStyle w:val="CommentReference"/>
        </w:rPr>
        <w:annotationRef/>
      </w:r>
      <w:r>
        <w:t xml:space="preserve">There’s something about the wording here that kind of gives the impression that your suspicious people report having performed a power analysis when they haven’t. It’s not clear to me why you wouldn’t just say “reported a power analysis” for </w:t>
      </w:r>
      <w:proofErr w:type="spellStart"/>
      <w:r>
        <w:t>eg.</w:t>
      </w:r>
      <w:proofErr w:type="spellEnd"/>
      <w:r>
        <w:t xml:space="preserve"> Is “reported having performed a power analysis” meant to imply something different??</w:t>
      </w:r>
    </w:p>
  </w:comment>
  <w:comment w:id="29" w:author="Fiona Fidler" w:date="2018-11-20T15:21:00Z" w:initials="FF">
    <w:p w14:paraId="6CC0482D" w14:textId="16480588" w:rsidR="00AB604E" w:rsidRDefault="00AB604E">
      <w:pPr>
        <w:pStyle w:val="CommentText"/>
      </w:pPr>
      <w:r>
        <w:rPr>
          <w:rStyle w:val="CommentReference"/>
        </w:rPr>
        <w:annotationRef/>
      </w:r>
      <w:r>
        <w:t>A flow chart would also be useful for seeing how many additions were made here</w:t>
      </w:r>
    </w:p>
  </w:comment>
  <w:comment w:id="31" w:author="Fiona Fidler" w:date="2018-11-20T15:22:00Z" w:initials="FF">
    <w:p w14:paraId="28AE1933" w14:textId="1B78B98F" w:rsidR="00AB604E" w:rsidRDefault="00AB604E">
      <w:pPr>
        <w:pStyle w:val="CommentText"/>
      </w:pPr>
      <w:r>
        <w:rPr>
          <w:rStyle w:val="CommentReference"/>
        </w:rPr>
        <w:annotationRef/>
      </w:r>
      <w:r>
        <w:t>?</w:t>
      </w:r>
    </w:p>
  </w:comment>
  <w:comment w:id="32" w:author="Fiona Fidler" w:date="2018-11-20T15:22:00Z" w:initials="FF">
    <w:p w14:paraId="017352C2" w14:textId="11834B0D" w:rsidR="00AB604E" w:rsidRDefault="00AB604E">
      <w:pPr>
        <w:pStyle w:val="CommentText"/>
      </w:pPr>
      <w:r>
        <w:rPr>
          <w:rStyle w:val="CommentReference"/>
        </w:rPr>
        <w:annotationRef/>
      </w:r>
      <w:r>
        <w:t>What kinds of things did they do? That’s a lot of false positives. (Just talking about power abstractly? Referencing other people’s power surveys?)</w:t>
      </w:r>
    </w:p>
  </w:comment>
  <w:comment w:id="37" w:author="Fiona Fidler" w:date="2018-11-22T11:39:00Z" w:initials="FF">
    <w:p w14:paraId="7D9D17C2" w14:textId="59CAD306" w:rsidR="00AB604E" w:rsidRDefault="00AB604E">
      <w:pPr>
        <w:pStyle w:val="CommentText"/>
      </w:pPr>
      <w:r>
        <w:rPr>
          <w:rStyle w:val="CommentReference"/>
        </w:rPr>
        <w:annotationRef/>
      </w:r>
      <w:r>
        <w:t>Were? Tense is jumping a bit</w:t>
      </w:r>
    </w:p>
  </w:comment>
  <w:comment w:id="44" w:author="Fiona Fidler" w:date="2018-11-22T11:43:00Z" w:initials="FF">
    <w:p w14:paraId="01486D57" w14:textId="10AEEDBF" w:rsidR="00AB604E" w:rsidRDefault="00AB604E">
      <w:pPr>
        <w:pStyle w:val="CommentText"/>
      </w:pPr>
      <w:r>
        <w:rPr>
          <w:rStyle w:val="CommentReference"/>
        </w:rPr>
        <w:annotationRef/>
      </w:r>
      <w:r>
        <w:t>?</w:t>
      </w:r>
    </w:p>
  </w:comment>
  <w:comment w:id="45" w:author="Fiona Fidler" w:date="2018-11-22T11:43:00Z" w:initials="FF">
    <w:p w14:paraId="21E3827E" w14:textId="37DDAF58" w:rsidR="00AB604E" w:rsidRDefault="00AB604E">
      <w:pPr>
        <w:pStyle w:val="CommentText"/>
      </w:pPr>
      <w:r>
        <w:rPr>
          <w:rStyle w:val="CommentReference"/>
        </w:rPr>
        <w:annotationRef/>
      </w:r>
      <w:r>
        <w:t>Prob best to avoid this term</w:t>
      </w:r>
    </w:p>
  </w:comment>
  <w:comment w:id="46" w:author="Fiona Fidler" w:date="2018-11-22T11:44:00Z" w:initials="FF">
    <w:p w14:paraId="4E9C9936" w14:textId="3C31329B" w:rsidR="00AB604E" w:rsidRDefault="00AB604E">
      <w:pPr>
        <w:pStyle w:val="CommentText"/>
      </w:pPr>
      <w:r>
        <w:rPr>
          <w:rStyle w:val="CommentReference"/>
        </w:rPr>
        <w:annotationRef/>
      </w:r>
      <w:r>
        <w:t>Slightly awkward expression</w:t>
      </w:r>
    </w:p>
  </w:comment>
  <w:comment w:id="51" w:author="Fiona Fidler" w:date="2018-11-22T11:46:00Z" w:initials="FF">
    <w:p w14:paraId="66BD1567" w14:textId="051932B6" w:rsidR="00AB604E" w:rsidRDefault="00AB604E">
      <w:pPr>
        <w:pStyle w:val="CommentText"/>
      </w:pPr>
      <w:r>
        <w:rPr>
          <w:rStyle w:val="CommentReference"/>
        </w:rPr>
        <w:annotationRef/>
      </w:r>
      <w:r>
        <w:t>I see you struggling with this phrasing, sometimes including benchmarks, sometimes not. This expression of it here is a bit awkward. Not entirely sure what to suggest, might need to restructure some sentences?</w:t>
      </w:r>
    </w:p>
  </w:comment>
  <w:comment w:id="52" w:author="Fiona Fidler" w:date="2018-11-22T11:48:00Z" w:initials="FF">
    <w:p w14:paraId="32BB30A2" w14:textId="55725759" w:rsidR="00AB604E" w:rsidRDefault="00AB604E">
      <w:pPr>
        <w:pStyle w:val="CommentText"/>
      </w:pPr>
      <w:r>
        <w:rPr>
          <w:rStyle w:val="CommentReference"/>
        </w:rPr>
        <w:annotationRef/>
      </w:r>
      <w:r>
        <w:t>I also find this a bit awkward, and unnecessarily cryptic.</w:t>
      </w:r>
    </w:p>
  </w:comment>
  <w:comment w:id="55" w:author="Fiona Fidler" w:date="2018-11-22T11:50:00Z" w:initials="FF">
    <w:p w14:paraId="37BEF71B" w14:textId="127D0168" w:rsidR="00AB604E" w:rsidRDefault="00AB604E">
      <w:pPr>
        <w:pStyle w:val="CommentText"/>
      </w:pPr>
      <w:r>
        <w:rPr>
          <w:rStyle w:val="CommentReference"/>
        </w:rPr>
        <w:annotationRef/>
      </w:r>
      <w:r>
        <w:t>awkward</w:t>
      </w:r>
    </w:p>
  </w:comment>
  <w:comment w:id="59" w:author="Fiona Fidler" w:date="2018-11-22T11:50:00Z" w:initials="FF">
    <w:p w14:paraId="0898192B" w14:textId="70CC342C" w:rsidR="00AB604E" w:rsidRDefault="00AB604E">
      <w:pPr>
        <w:pStyle w:val="CommentText"/>
      </w:pPr>
      <w:r>
        <w:rPr>
          <w:rStyle w:val="CommentReference"/>
        </w:rPr>
        <w:annotationRef/>
      </w:r>
      <w:r>
        <w:t>is this necessary? If it is, you need to find a different way to write this sentence. It’s too difficult to interpret.</w:t>
      </w:r>
    </w:p>
  </w:comment>
  <w:comment w:id="60" w:author="Fiona Fidler" w:date="2018-11-22T14:51:00Z" w:initials="FF">
    <w:p w14:paraId="09A092E1" w14:textId="0B68793C" w:rsidR="00AB604E" w:rsidRDefault="00AB604E">
      <w:pPr>
        <w:pStyle w:val="CommentText"/>
      </w:pPr>
      <w:r>
        <w:rPr>
          <w:rStyle w:val="CommentReference"/>
        </w:rPr>
        <w:annotationRef/>
      </w:r>
      <w:r>
        <w:t>Probably not necessary to abbrev</w:t>
      </w:r>
    </w:p>
  </w:comment>
  <w:comment w:id="68" w:author="Fiona Fidler" w:date="2018-11-22T14:55:00Z" w:initials="FF">
    <w:p w14:paraId="0290BECC" w14:textId="3189B7CF" w:rsidR="00AB604E" w:rsidRDefault="00AB604E">
      <w:pPr>
        <w:pStyle w:val="CommentText"/>
      </w:pPr>
      <w:r>
        <w:rPr>
          <w:rStyle w:val="CommentReference"/>
        </w:rPr>
        <w:annotationRef/>
      </w:r>
      <w:r>
        <w:t>Still clunky but better here at the end than at the intro. Flows better into next para, about ESs.</w:t>
      </w:r>
    </w:p>
  </w:comment>
  <w:comment w:id="79" w:author="Fiona Fidler" w:date="2018-11-22T15:19:00Z" w:initials="FF">
    <w:p w14:paraId="5153B002" w14:textId="408A1594" w:rsidR="00AB604E" w:rsidRDefault="00AB604E">
      <w:pPr>
        <w:pStyle w:val="CommentText"/>
      </w:pPr>
      <w:r>
        <w:rPr>
          <w:rStyle w:val="CommentReference"/>
        </w:rPr>
        <w:annotationRef/>
      </w:r>
      <w:r>
        <w:t>Awkward expression, and also a bit circular. I know what you mean, but there’s a better way to make this point.</w:t>
      </w:r>
    </w:p>
  </w:comment>
  <w:comment w:id="80" w:author="Fiona Fidler" w:date="2018-11-22T15:20:00Z" w:initials="FF">
    <w:p w14:paraId="0C6AAA08" w14:textId="35C41DDD" w:rsidR="00AB604E" w:rsidRDefault="00AB604E">
      <w:pPr>
        <w:pStyle w:val="CommentText"/>
      </w:pPr>
      <w:r>
        <w:rPr>
          <w:rStyle w:val="CommentReference"/>
        </w:rPr>
        <w:annotationRef/>
      </w:r>
      <w:r>
        <w:t xml:space="preserve">I’d open this box up a bit more. Don’t have just as a </w:t>
      </w:r>
      <w:proofErr w:type="spellStart"/>
      <w:r>
        <w:t>throw away</w:t>
      </w:r>
      <w:proofErr w:type="spellEnd"/>
      <w:r>
        <w:t xml:space="preserve"> line. It’s not a super-</w:t>
      </w:r>
      <w:proofErr w:type="gramStart"/>
      <w:r>
        <w:t>well known</w:t>
      </w:r>
      <w:proofErr w:type="gramEnd"/>
      <w:r>
        <w:t xml:space="preserve"> body of research and your argument will be stronger if you unpack it a bit.</w:t>
      </w:r>
    </w:p>
  </w:comment>
  <w:comment w:id="90" w:author="Fiona Fidler" w:date="2018-11-22T15:26:00Z" w:initials="FF">
    <w:p w14:paraId="55DC3210" w14:textId="17D1958C" w:rsidR="00AB604E" w:rsidRDefault="00AB604E">
      <w:pPr>
        <w:pStyle w:val="CommentText"/>
      </w:pPr>
      <w:r>
        <w:rPr>
          <w:rStyle w:val="CommentReference"/>
        </w:rPr>
        <w:annotationRef/>
      </w:r>
      <w:r>
        <w:t xml:space="preserve">Don’t say accurate </w:t>
      </w:r>
      <w:proofErr w:type="spellStart"/>
      <w:r>
        <w:t>intitutions</w:t>
      </w:r>
      <w:proofErr w:type="spellEnd"/>
      <w:r>
        <w:t xml:space="preserve">. You’ve just said they don’t have good </w:t>
      </w:r>
      <w:proofErr w:type="spellStart"/>
      <w:r>
        <w:t>intitutions</w:t>
      </w:r>
      <w:proofErr w:type="spellEnd"/>
      <w:r>
        <w:t xml:space="preserve">. And it’s no longer </w:t>
      </w:r>
      <w:proofErr w:type="spellStart"/>
      <w:r>
        <w:t>intitiion</w:t>
      </w:r>
      <w:proofErr w:type="spellEnd"/>
      <w:r>
        <w:t xml:space="preserve"> you’re talking about if it’s based on formal analysis</w:t>
      </w:r>
    </w:p>
  </w:comment>
  <w:comment w:id="104" w:author="Fiona Fidler" w:date="2018-11-22T15:22:00Z" w:initials="FF">
    <w:p w14:paraId="31005DDD" w14:textId="63E0E5C1" w:rsidR="00AB604E" w:rsidRDefault="00AB604E">
      <w:pPr>
        <w:pStyle w:val="CommentText"/>
      </w:pPr>
      <w:r>
        <w:rPr>
          <w:rStyle w:val="CommentReference"/>
        </w:rPr>
        <w:annotationRef/>
      </w:r>
      <w:r>
        <w:t xml:space="preserve">Again, this is big issue to tack on to the front of your main point. </w:t>
      </w:r>
    </w:p>
  </w:comment>
  <w:comment w:id="105" w:author="Fiona Fidler" w:date="2018-11-22T15:27:00Z" w:initials="FF">
    <w:p w14:paraId="62F4B531" w14:textId="17230E0D" w:rsidR="00AB604E" w:rsidRDefault="00AB604E">
      <w:pPr>
        <w:pStyle w:val="CommentText"/>
      </w:pPr>
      <w:r>
        <w:rPr>
          <w:rStyle w:val="CommentReference"/>
        </w:rPr>
        <w:annotationRef/>
      </w:r>
      <w:r>
        <w:t>This is not about editors. Move it somewhere else?</w:t>
      </w:r>
    </w:p>
  </w:comment>
  <w:comment w:id="133" w:author="Fiona Fidler" w:date="2018-11-22T15:29:00Z" w:initials="FF">
    <w:p w14:paraId="444F28D0" w14:textId="6A702732" w:rsidR="00AB604E" w:rsidRDefault="00AB604E">
      <w:pPr>
        <w:pStyle w:val="CommentText"/>
      </w:pPr>
      <w:r>
        <w:rPr>
          <w:rStyle w:val="CommentReference"/>
        </w:rPr>
        <w:annotationRef/>
      </w:r>
      <w:r>
        <w:t>This is unnecessarily inflammatory. I strongly recommend deleting it.</w:t>
      </w:r>
    </w:p>
  </w:comment>
  <w:comment w:id="136" w:author="Fiona Fidler" w:date="2018-11-22T15:30:00Z" w:initials="FF">
    <w:p w14:paraId="160D563D" w14:textId="4A6CF96C" w:rsidR="00AB604E" w:rsidRDefault="00AB604E">
      <w:pPr>
        <w:pStyle w:val="CommentText"/>
      </w:pPr>
      <w:r>
        <w:rPr>
          <w:rStyle w:val="CommentReference"/>
        </w:rPr>
        <w:annotationRef/>
      </w:r>
      <w:r>
        <w:t xml:space="preserve">IS this all you want to recommend here? Don’t want to </w:t>
      </w:r>
      <w:proofErr w:type="spellStart"/>
      <w:proofErr w:type="gramStart"/>
      <w:r>
        <w:t>thrown</w:t>
      </w:r>
      <w:proofErr w:type="spellEnd"/>
      <w:proofErr w:type="gramEnd"/>
      <w:r>
        <w:t xml:space="preserve"> anything else into the mix? On its own, it makes a very strong statement. If you’re sure you want to make that </w:t>
      </w:r>
      <w:proofErr w:type="gramStart"/>
      <w:r>
        <w:t>statement</w:t>
      </w:r>
      <w:proofErr w:type="gramEnd"/>
      <w:r>
        <w:t xml:space="preserve"> it’s fine. But do it with full awareness.</w:t>
      </w:r>
    </w:p>
  </w:comment>
  <w:comment w:id="137" w:author="Fiona Fidler" w:date="2018-11-22T15:31:00Z" w:initials="FF">
    <w:p w14:paraId="51A9777B" w14:textId="72EAB698" w:rsidR="00AB604E" w:rsidRDefault="00AB604E">
      <w:pPr>
        <w:pStyle w:val="CommentText"/>
      </w:pPr>
      <w:r>
        <w:rPr>
          <w:rStyle w:val="CommentReference"/>
        </w:rPr>
        <w:annotationRef/>
      </w:r>
      <w:r>
        <w:t>This is strangely too pessimistic and too earnest at the same time. I recommend deleting. It also doesn’t seem particularly helpful. I’m not sure of its purpose.</w:t>
      </w:r>
    </w:p>
  </w:comment>
  <w:comment w:id="138" w:author="Fiona Fidler" w:date="2018-11-22T15:32:00Z" w:initials="FF">
    <w:p w14:paraId="316BE6B2" w14:textId="742EFDC8" w:rsidR="00AB604E" w:rsidRDefault="00AB604E">
      <w:pPr>
        <w:pStyle w:val="CommentText"/>
      </w:pPr>
      <w:r>
        <w:rPr>
          <w:rStyle w:val="CommentReference"/>
        </w:rPr>
        <w:annotationRef/>
      </w:r>
      <w:r>
        <w:t xml:space="preserve">I also wouldn’t complicate your story by dragging pre-reg into it. Keep it simple and focused. It will be much stronger </w:t>
      </w:r>
      <w:proofErr w:type="spellStart"/>
      <w:r>
        <w:t>w’out</w:t>
      </w:r>
      <w:proofErr w:type="spellEnd"/>
      <w:r>
        <w:t xml:space="preserve"> the unnecessary controversy. To be clear, I’m not against controversy. It’s my main game. BUT you don’t knowingly introduce controversy where it is not necessary to your argument. And here it is not.</w:t>
      </w:r>
    </w:p>
  </w:comment>
  <w:comment w:id="186" w:author="Fiona Fidler" w:date="2018-11-22T15:54:00Z" w:initials="FF">
    <w:p w14:paraId="7C86915B" w14:textId="17504C54" w:rsidR="00AB604E" w:rsidRDefault="00AB604E">
      <w:pPr>
        <w:pStyle w:val="CommentText"/>
      </w:pPr>
      <w:r>
        <w:rPr>
          <w:rStyle w:val="CommentReference"/>
        </w:rPr>
        <w:annotationRef/>
      </w:r>
      <w:r>
        <w:t>Personally, I’d delete this. Or at least move it.</w:t>
      </w:r>
    </w:p>
  </w:comment>
  <w:comment w:id="195" w:author="Fiona Fidler" w:date="2018-11-22T15:56:00Z" w:initials="FF">
    <w:p w14:paraId="7854CF9A" w14:textId="7013BEA9" w:rsidR="00AB604E" w:rsidRDefault="00AB604E">
      <w:pPr>
        <w:pStyle w:val="CommentText"/>
      </w:pPr>
      <w:r>
        <w:rPr>
          <w:rStyle w:val="CommentReference"/>
        </w:rPr>
        <w:annotationRef/>
      </w:r>
      <w:r>
        <w:t>This is a limitation how?</w:t>
      </w:r>
    </w:p>
  </w:comment>
  <w:comment w:id="198" w:author="Fiona Fidler" w:date="2018-11-22T15:56:00Z" w:initials="FF">
    <w:p w14:paraId="408659BF" w14:textId="0A184C89" w:rsidR="00AB604E" w:rsidRDefault="00AB604E">
      <w:pPr>
        <w:pStyle w:val="CommentText"/>
      </w:pPr>
      <w:r>
        <w:rPr>
          <w:rStyle w:val="CommentReference"/>
        </w:rPr>
        <w:annotationRef/>
      </w:r>
      <w:proofErr w:type="gramStart"/>
      <w:r>
        <w:t>Again</w:t>
      </w:r>
      <w:proofErr w:type="gramEnd"/>
      <w:r>
        <w:t xml:space="preserve"> this feels like part of results but not limitations</w:t>
      </w:r>
    </w:p>
  </w:comment>
  <w:comment w:id="200" w:author="Fiona Fidler" w:date="2018-11-22T15:57:00Z" w:initials="FF">
    <w:p w14:paraId="613CDE70" w14:textId="122F6218" w:rsidR="00AB604E" w:rsidRDefault="00AB604E">
      <w:pPr>
        <w:pStyle w:val="CommentText"/>
      </w:pPr>
      <w:r>
        <w:rPr>
          <w:rStyle w:val="CommentReference"/>
        </w:rPr>
        <w:annotationRef/>
      </w:r>
      <w:r>
        <w:t>You’ve said this a couple of times. What do you mean?</w:t>
      </w:r>
    </w:p>
  </w:comment>
  <w:comment w:id="201" w:author="Fiona Fidler" w:date="2018-11-22T15:58:00Z" w:initials="FF">
    <w:p w14:paraId="3ED2F3D5" w14:textId="17F6C788" w:rsidR="00AB604E" w:rsidRDefault="00AB604E">
      <w:pPr>
        <w:pStyle w:val="CommentText"/>
      </w:pPr>
      <w:r>
        <w:rPr>
          <w:rStyle w:val="CommentReference"/>
        </w:rPr>
        <w:annotationRef/>
      </w:r>
      <w:r>
        <w:t>How does that explain anything? IRB standards have changed over time too</w:t>
      </w:r>
    </w:p>
  </w:comment>
  <w:comment w:id="202" w:author="Fiona Fidler" w:date="2018-11-22T15:58:00Z" w:initials="FF">
    <w:p w14:paraId="715179E1" w14:textId="59E57785" w:rsidR="00AB604E" w:rsidRDefault="00AB604E">
      <w:pPr>
        <w:pStyle w:val="CommentText"/>
      </w:pPr>
      <w:r>
        <w:rPr>
          <w:rStyle w:val="CommentReference"/>
        </w:rPr>
        <w:annotationRef/>
      </w:r>
      <w:r>
        <w:t xml:space="preserve">Sorry to be blunt, but this sounds a little paranoid. I think you’ve overdone it here in the lim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2D9EDD" w15:done="0"/>
  <w15:commentEx w15:paraId="58EE51B8" w15:done="0"/>
  <w15:commentEx w15:paraId="2576F673" w15:done="0"/>
  <w15:commentEx w15:paraId="54551260" w15:done="0"/>
  <w15:commentEx w15:paraId="70D45B33" w15:done="0"/>
  <w15:commentEx w15:paraId="0B8515FF" w15:done="0"/>
  <w15:commentEx w15:paraId="62283760" w15:done="0"/>
  <w15:commentEx w15:paraId="16FDAB30" w15:done="0"/>
  <w15:commentEx w15:paraId="39C9CE9A" w15:done="0"/>
  <w15:commentEx w15:paraId="75487C0F" w15:done="0"/>
  <w15:commentEx w15:paraId="39A67AAA" w15:done="0"/>
  <w15:commentEx w15:paraId="71298A6F" w15:done="0"/>
  <w15:commentEx w15:paraId="54AF12D6" w15:done="0"/>
  <w15:commentEx w15:paraId="7364462F" w15:done="0"/>
  <w15:commentEx w15:paraId="6FFABB21" w15:done="0"/>
  <w15:commentEx w15:paraId="6CC0482D" w15:done="0"/>
  <w15:commentEx w15:paraId="28AE1933" w15:done="0"/>
  <w15:commentEx w15:paraId="017352C2" w15:done="0"/>
  <w15:commentEx w15:paraId="7D9D17C2" w15:done="0"/>
  <w15:commentEx w15:paraId="01486D57" w15:done="0"/>
  <w15:commentEx w15:paraId="21E3827E" w15:done="0"/>
  <w15:commentEx w15:paraId="4E9C9936" w15:done="0"/>
  <w15:commentEx w15:paraId="66BD1567" w15:done="0"/>
  <w15:commentEx w15:paraId="32BB30A2" w15:done="0"/>
  <w15:commentEx w15:paraId="37BEF71B" w15:done="0"/>
  <w15:commentEx w15:paraId="0898192B" w15:done="0"/>
  <w15:commentEx w15:paraId="09A092E1" w15:done="0"/>
  <w15:commentEx w15:paraId="0290BECC" w15:done="0"/>
  <w15:commentEx w15:paraId="5153B002" w15:done="0"/>
  <w15:commentEx w15:paraId="0C6AAA08" w15:done="0"/>
  <w15:commentEx w15:paraId="55DC3210" w15:done="0"/>
  <w15:commentEx w15:paraId="31005DDD" w15:done="0"/>
  <w15:commentEx w15:paraId="62F4B531" w15:done="0"/>
  <w15:commentEx w15:paraId="444F28D0" w15:done="0"/>
  <w15:commentEx w15:paraId="160D563D" w15:done="0"/>
  <w15:commentEx w15:paraId="51A9777B" w15:done="0"/>
  <w15:commentEx w15:paraId="316BE6B2" w15:done="0"/>
  <w15:commentEx w15:paraId="7C86915B" w15:done="0"/>
  <w15:commentEx w15:paraId="7854CF9A" w15:done="0"/>
  <w15:commentEx w15:paraId="408659BF" w15:done="0"/>
  <w15:commentEx w15:paraId="613CDE70" w15:done="0"/>
  <w15:commentEx w15:paraId="3ED2F3D5" w15:done="0"/>
  <w15:commentEx w15:paraId="715179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2D9EDD" w16cid:durableId="1F8BD244"/>
  <w16cid:commentId w16cid:paraId="58EE51B8" w16cid:durableId="1F9E9FE7"/>
  <w16cid:commentId w16cid:paraId="2576F673" w16cid:durableId="1F9EA05F"/>
  <w16cid:commentId w16cid:paraId="54551260" w16cid:durableId="1F9EA080"/>
  <w16cid:commentId w16cid:paraId="70D45B33" w16cid:durableId="1F9EA1A6"/>
  <w16cid:commentId w16cid:paraId="0B8515FF" w16cid:durableId="1F8C219B"/>
  <w16cid:commentId w16cid:paraId="62283760" w16cid:durableId="1F9EA1CF"/>
  <w16cid:commentId w16cid:paraId="16FDAB30" w16cid:durableId="1F8C2202"/>
  <w16cid:commentId w16cid:paraId="39C9CE9A" w16cid:durableId="1F9EA23B"/>
  <w16cid:commentId w16cid:paraId="75487C0F" w16cid:durableId="1F9EA20F"/>
  <w16cid:commentId w16cid:paraId="39A67AAA" w16cid:durableId="1F9EA2B6"/>
  <w16cid:commentId w16cid:paraId="71298A6F" w16cid:durableId="1F9EA31E"/>
  <w16cid:commentId w16cid:paraId="54AF12D6" w16cid:durableId="1F9EA369"/>
  <w16cid:commentId w16cid:paraId="7364462F" w16cid:durableId="1F9EA392"/>
  <w16cid:commentId w16cid:paraId="6FFABB21" w16cid:durableId="1F9EA3A6"/>
  <w16cid:commentId w16cid:paraId="6CC0482D" w16cid:durableId="1F9EA4F6"/>
  <w16cid:commentId w16cid:paraId="28AE1933" w16cid:durableId="1F9EA529"/>
  <w16cid:commentId w16cid:paraId="017352C2" w16cid:durableId="1F9EA53A"/>
  <w16cid:commentId w16cid:paraId="7D9D17C2" w16cid:durableId="1FA113EE"/>
  <w16cid:commentId w16cid:paraId="01486D57" w16cid:durableId="1FA114CA"/>
  <w16cid:commentId w16cid:paraId="21E3827E" w16cid:durableId="1FA114F7"/>
  <w16cid:commentId w16cid:paraId="4E9C9936" w16cid:durableId="1FA11519"/>
  <w16cid:commentId w16cid:paraId="66BD1567" w16cid:durableId="1FA11588"/>
  <w16cid:commentId w16cid:paraId="32BB30A2" w16cid:durableId="1FA1160A"/>
  <w16cid:commentId w16cid:paraId="37BEF71B" w16cid:durableId="1FA11668"/>
  <w16cid:commentId w16cid:paraId="0898192B" w16cid:durableId="1FA1168F"/>
  <w16cid:commentId w16cid:paraId="09A092E1" w16cid:durableId="1FA14100"/>
  <w16cid:commentId w16cid:paraId="0290BECC" w16cid:durableId="1FA141F5"/>
  <w16cid:commentId w16cid:paraId="5153B002" w16cid:durableId="1FA14790"/>
  <w16cid:commentId w16cid:paraId="0C6AAA08" w16cid:durableId="1FA147AC"/>
  <w16cid:commentId w16cid:paraId="55DC3210" w16cid:durableId="1FA1490D"/>
  <w16cid:commentId w16cid:paraId="31005DDD" w16cid:durableId="1FA14824"/>
  <w16cid:commentId w16cid:paraId="62F4B531" w16cid:durableId="1FA14974"/>
  <w16cid:commentId w16cid:paraId="444F28D0" w16cid:durableId="1FA149DF"/>
  <w16cid:commentId w16cid:paraId="160D563D" w16cid:durableId="1FA14A0E"/>
  <w16cid:commentId w16cid:paraId="51A9777B" w16cid:durableId="1FA14A47"/>
  <w16cid:commentId w16cid:paraId="316BE6B2" w16cid:durableId="1FA14A88"/>
  <w16cid:commentId w16cid:paraId="7C86915B" w16cid:durableId="1FA14FA5"/>
  <w16cid:commentId w16cid:paraId="7854CF9A" w16cid:durableId="1FA1501F"/>
  <w16cid:commentId w16cid:paraId="408659BF" w16cid:durableId="1FA15041"/>
  <w16cid:commentId w16cid:paraId="613CDE70" w16cid:durableId="1FA15060"/>
  <w16cid:commentId w16cid:paraId="3ED2F3D5" w16cid:durableId="1FA1508A"/>
  <w16cid:commentId w16cid:paraId="715179E1" w16cid:durableId="1FA1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4078C" w14:textId="77777777" w:rsidR="00F1258A" w:rsidRDefault="00F1258A" w:rsidP="0039231C">
      <w:r>
        <w:separator/>
      </w:r>
    </w:p>
  </w:endnote>
  <w:endnote w:type="continuationSeparator" w:id="0">
    <w:p w14:paraId="0FA7394A" w14:textId="77777777" w:rsidR="00F1258A" w:rsidRDefault="00F1258A"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E4B06" w14:textId="77777777" w:rsidR="00F1258A" w:rsidRDefault="00F1258A" w:rsidP="0039231C">
      <w:r>
        <w:separator/>
      </w:r>
    </w:p>
  </w:footnote>
  <w:footnote w:type="continuationSeparator" w:id="0">
    <w:p w14:paraId="4A8BF026" w14:textId="77777777" w:rsidR="00F1258A" w:rsidRDefault="00F1258A" w:rsidP="0039231C">
      <w:r>
        <w:continuationSeparator/>
      </w:r>
    </w:p>
  </w:footnote>
  <w:footnote w:id="1">
    <w:p w14:paraId="2CB03ED7" w14:textId="6F1992BA" w:rsidR="00AB604E" w:rsidRPr="004823E8" w:rsidRDefault="00AB604E">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ona Fidler">
    <w15:presenceInfo w15:providerId="None" w15:userId="Fiona Fid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1CF"/>
    <w:rsid w:val="0001665E"/>
    <w:rsid w:val="00017586"/>
    <w:rsid w:val="000219A2"/>
    <w:rsid w:val="000227AB"/>
    <w:rsid w:val="00023753"/>
    <w:rsid w:val="00024D5A"/>
    <w:rsid w:val="00025385"/>
    <w:rsid w:val="000276D7"/>
    <w:rsid w:val="00030554"/>
    <w:rsid w:val="00031F35"/>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0C18"/>
    <w:rsid w:val="00080C30"/>
    <w:rsid w:val="0008123D"/>
    <w:rsid w:val="000823FA"/>
    <w:rsid w:val="00082D90"/>
    <w:rsid w:val="00083A1D"/>
    <w:rsid w:val="00084024"/>
    <w:rsid w:val="000848A5"/>
    <w:rsid w:val="000868DF"/>
    <w:rsid w:val="00086C43"/>
    <w:rsid w:val="000908C1"/>
    <w:rsid w:val="00090AF1"/>
    <w:rsid w:val="000920BF"/>
    <w:rsid w:val="000A2D65"/>
    <w:rsid w:val="000A506B"/>
    <w:rsid w:val="000A7004"/>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7F"/>
    <w:rsid w:val="000F1F70"/>
    <w:rsid w:val="000F1FE5"/>
    <w:rsid w:val="000F2F04"/>
    <w:rsid w:val="000F2F0D"/>
    <w:rsid w:val="000F435E"/>
    <w:rsid w:val="000F5BEF"/>
    <w:rsid w:val="000F60BF"/>
    <w:rsid w:val="00100D1E"/>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5C24"/>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42BD"/>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10DA"/>
    <w:rsid w:val="001D494B"/>
    <w:rsid w:val="001D5510"/>
    <w:rsid w:val="001D6844"/>
    <w:rsid w:val="001E02B0"/>
    <w:rsid w:val="001E12FB"/>
    <w:rsid w:val="001E48AD"/>
    <w:rsid w:val="001E4F7F"/>
    <w:rsid w:val="001E76A8"/>
    <w:rsid w:val="001E7C0E"/>
    <w:rsid w:val="001F0697"/>
    <w:rsid w:val="001F1899"/>
    <w:rsid w:val="001F2F72"/>
    <w:rsid w:val="001F68F0"/>
    <w:rsid w:val="001F7394"/>
    <w:rsid w:val="001F7FBA"/>
    <w:rsid w:val="00205ED7"/>
    <w:rsid w:val="00210B26"/>
    <w:rsid w:val="00210C88"/>
    <w:rsid w:val="00211419"/>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347"/>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5E36"/>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5E1C"/>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6F9"/>
    <w:rsid w:val="004E5C8A"/>
    <w:rsid w:val="004E5D93"/>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666BB"/>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53"/>
    <w:rsid w:val="005A5BF9"/>
    <w:rsid w:val="005A5BFE"/>
    <w:rsid w:val="005A67CD"/>
    <w:rsid w:val="005A6A28"/>
    <w:rsid w:val="005B38DC"/>
    <w:rsid w:val="005B3D23"/>
    <w:rsid w:val="005B42F5"/>
    <w:rsid w:val="005B507D"/>
    <w:rsid w:val="005B51CD"/>
    <w:rsid w:val="005B6BFA"/>
    <w:rsid w:val="005C530B"/>
    <w:rsid w:val="005C5D54"/>
    <w:rsid w:val="005C6587"/>
    <w:rsid w:val="005D0572"/>
    <w:rsid w:val="005D20C0"/>
    <w:rsid w:val="005D22EE"/>
    <w:rsid w:val="005D3577"/>
    <w:rsid w:val="005D3C99"/>
    <w:rsid w:val="005D5FF6"/>
    <w:rsid w:val="005D6140"/>
    <w:rsid w:val="005D6A8A"/>
    <w:rsid w:val="005D7C41"/>
    <w:rsid w:val="005E0625"/>
    <w:rsid w:val="005E0B08"/>
    <w:rsid w:val="005E10E6"/>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64D"/>
    <w:rsid w:val="006B57B3"/>
    <w:rsid w:val="006B5EA8"/>
    <w:rsid w:val="006C007B"/>
    <w:rsid w:val="006C175F"/>
    <w:rsid w:val="006C2FC3"/>
    <w:rsid w:val="006C5797"/>
    <w:rsid w:val="006C5A8B"/>
    <w:rsid w:val="006C7F52"/>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18E"/>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5CAF"/>
    <w:rsid w:val="007764BC"/>
    <w:rsid w:val="0077752C"/>
    <w:rsid w:val="007776C5"/>
    <w:rsid w:val="00780916"/>
    <w:rsid w:val="00780F79"/>
    <w:rsid w:val="00781CEC"/>
    <w:rsid w:val="0078579A"/>
    <w:rsid w:val="00786A80"/>
    <w:rsid w:val="00793CB2"/>
    <w:rsid w:val="00794AB8"/>
    <w:rsid w:val="00794D39"/>
    <w:rsid w:val="00796FAE"/>
    <w:rsid w:val="007A0594"/>
    <w:rsid w:val="007A0A0C"/>
    <w:rsid w:val="007A0FBC"/>
    <w:rsid w:val="007A25F4"/>
    <w:rsid w:val="007A3B76"/>
    <w:rsid w:val="007A4B75"/>
    <w:rsid w:val="007B2E0B"/>
    <w:rsid w:val="007B320D"/>
    <w:rsid w:val="007B3DE0"/>
    <w:rsid w:val="007B4346"/>
    <w:rsid w:val="007C0A5E"/>
    <w:rsid w:val="007C3A5E"/>
    <w:rsid w:val="007C3CD3"/>
    <w:rsid w:val="007C45D6"/>
    <w:rsid w:val="007D5ADC"/>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6FBE"/>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C6D84"/>
    <w:rsid w:val="008D21B6"/>
    <w:rsid w:val="008D3C6E"/>
    <w:rsid w:val="008D4975"/>
    <w:rsid w:val="008D4B09"/>
    <w:rsid w:val="008E1660"/>
    <w:rsid w:val="008E1BD0"/>
    <w:rsid w:val="008E26B9"/>
    <w:rsid w:val="008E47FB"/>
    <w:rsid w:val="008E7D8C"/>
    <w:rsid w:val="008F302A"/>
    <w:rsid w:val="008F5A75"/>
    <w:rsid w:val="008F5C51"/>
    <w:rsid w:val="00901EE6"/>
    <w:rsid w:val="0090448E"/>
    <w:rsid w:val="00904F5A"/>
    <w:rsid w:val="00905594"/>
    <w:rsid w:val="009070DE"/>
    <w:rsid w:val="00911E80"/>
    <w:rsid w:val="0091260C"/>
    <w:rsid w:val="009142EF"/>
    <w:rsid w:val="00915CFF"/>
    <w:rsid w:val="00917F04"/>
    <w:rsid w:val="00917F7C"/>
    <w:rsid w:val="00920AE0"/>
    <w:rsid w:val="009216FF"/>
    <w:rsid w:val="009221CF"/>
    <w:rsid w:val="00922657"/>
    <w:rsid w:val="00922C5C"/>
    <w:rsid w:val="009263D4"/>
    <w:rsid w:val="009266E4"/>
    <w:rsid w:val="009307E1"/>
    <w:rsid w:val="009316F8"/>
    <w:rsid w:val="00933300"/>
    <w:rsid w:val="00936CF4"/>
    <w:rsid w:val="00936F6D"/>
    <w:rsid w:val="00940EF4"/>
    <w:rsid w:val="009436F9"/>
    <w:rsid w:val="009452C6"/>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0624"/>
    <w:rsid w:val="009F3731"/>
    <w:rsid w:val="009F49D1"/>
    <w:rsid w:val="009F612F"/>
    <w:rsid w:val="009F684D"/>
    <w:rsid w:val="00A008D3"/>
    <w:rsid w:val="00A025F2"/>
    <w:rsid w:val="00A0405C"/>
    <w:rsid w:val="00A0569D"/>
    <w:rsid w:val="00A07C50"/>
    <w:rsid w:val="00A07C54"/>
    <w:rsid w:val="00A108A6"/>
    <w:rsid w:val="00A1169A"/>
    <w:rsid w:val="00A137C7"/>
    <w:rsid w:val="00A1453A"/>
    <w:rsid w:val="00A145CB"/>
    <w:rsid w:val="00A1643E"/>
    <w:rsid w:val="00A1696B"/>
    <w:rsid w:val="00A17DF1"/>
    <w:rsid w:val="00A21EF8"/>
    <w:rsid w:val="00A22410"/>
    <w:rsid w:val="00A235F9"/>
    <w:rsid w:val="00A2492B"/>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3715"/>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B604E"/>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2916"/>
    <w:rsid w:val="00B13701"/>
    <w:rsid w:val="00B149D1"/>
    <w:rsid w:val="00B20A0D"/>
    <w:rsid w:val="00B23909"/>
    <w:rsid w:val="00B2447E"/>
    <w:rsid w:val="00B2468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57EC0"/>
    <w:rsid w:val="00B60A01"/>
    <w:rsid w:val="00B60B60"/>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1B43"/>
    <w:rsid w:val="00BF3C4D"/>
    <w:rsid w:val="00BF52C3"/>
    <w:rsid w:val="00BF6A13"/>
    <w:rsid w:val="00BF7B82"/>
    <w:rsid w:val="00C03A87"/>
    <w:rsid w:val="00C0442C"/>
    <w:rsid w:val="00C04A77"/>
    <w:rsid w:val="00C05926"/>
    <w:rsid w:val="00C06596"/>
    <w:rsid w:val="00C07CCB"/>
    <w:rsid w:val="00C1139D"/>
    <w:rsid w:val="00C11784"/>
    <w:rsid w:val="00C128E8"/>
    <w:rsid w:val="00C14DE6"/>
    <w:rsid w:val="00C15C8E"/>
    <w:rsid w:val="00C15C99"/>
    <w:rsid w:val="00C17DE1"/>
    <w:rsid w:val="00C22177"/>
    <w:rsid w:val="00C23FCE"/>
    <w:rsid w:val="00C25347"/>
    <w:rsid w:val="00C255B5"/>
    <w:rsid w:val="00C27258"/>
    <w:rsid w:val="00C27D4F"/>
    <w:rsid w:val="00C3108B"/>
    <w:rsid w:val="00C31868"/>
    <w:rsid w:val="00C31C69"/>
    <w:rsid w:val="00C3263F"/>
    <w:rsid w:val="00C34C03"/>
    <w:rsid w:val="00C35466"/>
    <w:rsid w:val="00C402B4"/>
    <w:rsid w:val="00C40B1D"/>
    <w:rsid w:val="00C41279"/>
    <w:rsid w:val="00C41F7C"/>
    <w:rsid w:val="00C4263A"/>
    <w:rsid w:val="00C42BC7"/>
    <w:rsid w:val="00C42C4E"/>
    <w:rsid w:val="00C46EAE"/>
    <w:rsid w:val="00C46F4D"/>
    <w:rsid w:val="00C508E5"/>
    <w:rsid w:val="00C5303A"/>
    <w:rsid w:val="00C54083"/>
    <w:rsid w:val="00C55A59"/>
    <w:rsid w:val="00C561DA"/>
    <w:rsid w:val="00C61C18"/>
    <w:rsid w:val="00C626D1"/>
    <w:rsid w:val="00C6476B"/>
    <w:rsid w:val="00C66A92"/>
    <w:rsid w:val="00C7024C"/>
    <w:rsid w:val="00C713F2"/>
    <w:rsid w:val="00C721A2"/>
    <w:rsid w:val="00C73464"/>
    <w:rsid w:val="00C73CAF"/>
    <w:rsid w:val="00C74D24"/>
    <w:rsid w:val="00C74E3C"/>
    <w:rsid w:val="00C75344"/>
    <w:rsid w:val="00C7587C"/>
    <w:rsid w:val="00C76E43"/>
    <w:rsid w:val="00C777A7"/>
    <w:rsid w:val="00C81275"/>
    <w:rsid w:val="00C82F5F"/>
    <w:rsid w:val="00C85584"/>
    <w:rsid w:val="00C90EBB"/>
    <w:rsid w:val="00C91B5C"/>
    <w:rsid w:val="00C95DAE"/>
    <w:rsid w:val="00C96247"/>
    <w:rsid w:val="00CA3A2D"/>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2D1"/>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4E90"/>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50FF"/>
    <w:rsid w:val="00DC7A28"/>
    <w:rsid w:val="00DD2E23"/>
    <w:rsid w:val="00DD412D"/>
    <w:rsid w:val="00DD6867"/>
    <w:rsid w:val="00DE1D12"/>
    <w:rsid w:val="00DE4153"/>
    <w:rsid w:val="00DE64C6"/>
    <w:rsid w:val="00DE6C58"/>
    <w:rsid w:val="00DE71B2"/>
    <w:rsid w:val="00DE7996"/>
    <w:rsid w:val="00DE7CFC"/>
    <w:rsid w:val="00DF00F5"/>
    <w:rsid w:val="00DF0188"/>
    <w:rsid w:val="00DF0785"/>
    <w:rsid w:val="00DF266C"/>
    <w:rsid w:val="00DF65B7"/>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1A2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56457"/>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EF6A83"/>
    <w:rsid w:val="00F03168"/>
    <w:rsid w:val="00F0441B"/>
    <w:rsid w:val="00F05D48"/>
    <w:rsid w:val="00F10D2B"/>
    <w:rsid w:val="00F1258A"/>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672A4"/>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3B9"/>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3C02"/>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2539"/>
    <w:rsid w:val="00FE3500"/>
    <w:rsid w:val="00FE3C85"/>
    <w:rsid w:val="00FE4217"/>
    <w:rsid w:val="00FE57D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7ncke/" TargetMode="External"/><Relationship Id="rId18" Type="http://schemas.openxmlformats.org/officeDocument/2006/relationships/image" Target="media/image2.png"/><Relationship Id="rId26" Type="http://schemas.openxmlformats.org/officeDocument/2006/relationships/hyperlink" Target="http://methods.sagepub.com/book/methods-of-meta-analysis-3e"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t6jf8/" TargetMode="External"/><Relationship Id="rId17" Type="http://schemas.openxmlformats.org/officeDocument/2006/relationships/image" Target="media/image1.png"/><Relationship Id="rId25" Type="http://schemas.openxmlformats.org/officeDocument/2006/relationships/hyperlink" Target="https://doi.org/10.1016/j.paid.2016.06.069" TargetMode="Externa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osf.io/as7md/" TargetMode="External"/><Relationship Id="rId20" Type="http://schemas.openxmlformats.org/officeDocument/2006/relationships/image" Target="media/image4.png"/><Relationship Id="rId29" Type="http://schemas.openxmlformats.org/officeDocument/2006/relationships/hyperlink" Target="http://jakewestfall.org/publications/pange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n6jfd/" TargetMode="External"/><Relationship Id="rId24" Type="http://schemas.openxmlformats.org/officeDocument/2006/relationships/image" Target="media/image8.pn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osf.io/7ncke/" TargetMode="External"/><Relationship Id="rId23" Type="http://schemas.openxmlformats.org/officeDocument/2006/relationships/image" Target="media/image7.png"/><Relationship Id="rId28" Type="http://schemas.openxmlformats.org/officeDocument/2006/relationships/hyperlink" Target="http://www.R-project.org"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7f2q9/" TargetMode="External"/><Relationship Id="rId22" Type="http://schemas.openxmlformats.org/officeDocument/2006/relationships/image" Target="media/image6.png"/><Relationship Id="rId27" Type="http://schemas.openxmlformats.org/officeDocument/2006/relationships/hyperlink" Target="https://rdataviz.wordpress.com/2010/03/05/getting-data-from-an-image-introductory-post/" TargetMode="External"/><Relationship Id="rId30" Type="http://schemas.openxmlformats.org/officeDocument/2006/relationships/image" Target="media/image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A2FB3-C252-40BD-A625-167F2D6F3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5</Pages>
  <Words>15803</Words>
  <Characters>90081</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4</cp:revision>
  <dcterms:created xsi:type="dcterms:W3CDTF">2018-11-23T02:09:00Z</dcterms:created>
  <dcterms:modified xsi:type="dcterms:W3CDTF">2018-11-23T03:01:00Z</dcterms:modified>
</cp:coreProperties>
</file>